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4B7590" w:rsidP="00136A32">
      <w:pPr>
        <w:pStyle w:val="author"/>
      </w:pPr>
      <w:r w:rsidRPr="00173F88">
        <w:br/>
      </w:r>
      <w:r w:rsidR="001D11B7" w:rsidRPr="00173F88">
        <w:rPr>
          <w:noProof/>
          <w:lang w:eastAsia="pt-PT"/>
        </w:rPr>
        <w:drawing>
          <wp:anchor distT="0" distB="0" distL="114300" distR="114300" simplePos="0" relativeHeight="251648000" behindDoc="0" locked="0" layoutInCell="1" allowOverlap="1" wp14:anchorId="506BB743" wp14:editId="4F626CF7">
            <wp:simplePos x="0" y="0"/>
            <wp:positionH relativeFrom="column">
              <wp:posOffset>1583690</wp:posOffset>
            </wp:positionH>
            <wp:positionV relativeFrom="paragraph">
              <wp:posOffset>1434465</wp:posOffset>
            </wp:positionV>
            <wp:extent cx="2580640" cy="9645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B73800">
        <w:t>João de Sá Balão Calisto Correia</w:t>
      </w:r>
    </w:p>
    <w:p w:rsidR="004B7590" w:rsidRPr="00173F88" w:rsidRDefault="004B7590" w:rsidP="00321FA1">
      <w:pPr>
        <w:pStyle w:val="degree"/>
      </w:pPr>
      <w:r w:rsidRPr="00173F88">
        <w:t>Mestrado Integrado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B4451B" w:rsidP="00B4451B">
      <w:pPr>
        <w:pStyle w:val="supervisorstext"/>
      </w:pPr>
      <w:proofErr w:type="spellStart"/>
      <w:r>
        <w:t>Co-Orientador</w:t>
      </w:r>
      <w:proofErr w:type="spellEnd"/>
      <w:r>
        <w:t>: Francisco Correia (</w:t>
      </w:r>
      <w:proofErr w:type="spellStart"/>
      <w:r>
        <w:t>Engº</w:t>
      </w:r>
      <w:proofErr w:type="spellEnd"/>
      <w:r>
        <w:t xml:space="preserve">, </w:t>
      </w:r>
      <w:proofErr w:type="spellStart"/>
      <w:r w:rsidRPr="00C81B86">
        <w:t>Glintt</w:t>
      </w:r>
      <w:proofErr w:type="spellEnd"/>
      <w:r w:rsidRPr="00C81B86">
        <w:t xml:space="preserve"> - </w:t>
      </w:r>
      <w:proofErr w:type="spellStart"/>
      <w:r w:rsidRPr="00C81B86">
        <w:t>Healthcare</w:t>
      </w:r>
      <w:proofErr w:type="spellEnd"/>
      <w:r w:rsidRPr="00C81B86">
        <w:t xml:space="preserve"> </w:t>
      </w:r>
      <w:proofErr w:type="spellStart"/>
      <w:r w:rsidRPr="00C81B86">
        <w:t>Solutions</w:t>
      </w:r>
      <w:proofErr w:type="spellEnd"/>
      <w:r>
        <w:t>)</w:t>
      </w:r>
    </w:p>
    <w:p w:rsidR="004B7590" w:rsidRPr="00173F88" w:rsidRDefault="002B7B2B" w:rsidP="00321FA1">
      <w:pPr>
        <w:pStyle w:val="thesisdate"/>
      </w:pPr>
      <w:r w:rsidRPr="00173F88">
        <w:t>Fevereiro de 2016</w:t>
      </w:r>
      <w:r w:rsidR="004B7590" w:rsidRPr="00173F88">
        <w:br w:type="page"/>
      </w: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321FA1">
      <w:pPr>
        <w:pStyle w:val="thesisdate"/>
      </w:pPr>
    </w:p>
    <w:p w:rsidR="004B7590" w:rsidRPr="00173F88" w:rsidRDefault="004B7590" w:rsidP="00136A32">
      <w:pPr>
        <w:pStyle w:val="thesisdate"/>
        <w:jc w:val="both"/>
      </w:pPr>
    </w:p>
    <w:p w:rsidR="004B7590" w:rsidRPr="00173F88" w:rsidRDefault="004B7590" w:rsidP="00EC7CFC">
      <w:pPr>
        <w:pStyle w:val="thesisdate"/>
      </w:pPr>
      <w:r w:rsidRPr="00173F88">
        <w:rPr>
          <w:rFonts w:ascii="Nimbus Sans L" w:hAnsi="Nimbus Sans L"/>
        </w:rPr>
        <w:t>©</w:t>
      </w:r>
      <w:r w:rsidRPr="00173F88">
        <w:t xml:space="preserve"> </w:t>
      </w:r>
      <w:r w:rsidR="00136A32" w:rsidRPr="00173F88">
        <w:t>João de Sá Balão Calisto Correia</w:t>
      </w:r>
      <w:r w:rsidRPr="00173F88">
        <w:t xml:space="preserve">, </w:t>
      </w:r>
      <w:r w:rsidR="00136A32" w:rsidRPr="00173F88">
        <w:t>2016</w:t>
      </w:r>
    </w:p>
    <w:p w:rsidR="000B67BE" w:rsidRPr="00173F88" w:rsidRDefault="000B67BE" w:rsidP="00321FA1">
      <w:pPr>
        <w:pStyle w:val="committeedate"/>
        <w:sectPr w:rsidR="000B67BE" w:rsidRPr="00173F88" w:rsidSect="00314E43">
          <w:footerReference w:type="first" r:id="rId9"/>
          <w:type w:val="continuous"/>
          <w:pgSz w:w="11905" w:h="16837"/>
          <w:pgMar w:top="1701" w:right="1701" w:bottom="1701" w:left="1701" w:header="1134" w:footer="1134" w:gutter="0"/>
          <w:cols w:space="720"/>
          <w:formProt w:val="0"/>
        </w:sectPr>
      </w:pPr>
    </w:p>
    <w:p w:rsidR="004B7590" w:rsidRPr="00173F88" w:rsidRDefault="004B7590" w:rsidP="008E3561">
      <w:pPr>
        <w:pStyle w:val="ttuloinicial"/>
        <w:spacing w:before="2200"/>
      </w:pPr>
      <w:r w:rsidRPr="00173F88">
        <w:lastRenderedPageBreak/>
        <w:t>Resumo</w:t>
      </w:r>
    </w:p>
    <w:p w:rsidR="009A078E" w:rsidRDefault="009A078E" w:rsidP="009A078E">
      <w:r>
        <w:t xml:space="preserve">Hoje em dia o acesso a informação estruturada e bem organizada é cada vez mais essencial no planeamento, desenvolvimento e desempenho de uma empresa. No meio clínico o acesso a este tipo de informação </w:t>
      </w:r>
      <w:proofErr w:type="gramStart"/>
      <w:r>
        <w:t>influencia</w:t>
      </w:r>
      <w:proofErr w:type="gramEnd"/>
      <w:r>
        <w:t xml:space="preserve"> os serviços prestados pelas entidades médicas, uma vez que a informação encontra-se demasiado dispersa por diversas fontes. Torna-se assim claro que inovar o acesso à informação nestes serviços é essencial para melhorar a eficiência e qualidade dos mesmos. </w:t>
      </w:r>
    </w:p>
    <w:p w:rsidR="009A078E" w:rsidRDefault="009A078E" w:rsidP="009A078E">
      <w:r>
        <w:t xml:space="preserve">Na perspetiva de melhorar estes serviços, surge a solução de indexação de documentos clínicos, que possibilita a extração de diversos documentos com diversos formatos de uma base de dados da </w:t>
      </w:r>
      <w:proofErr w:type="spellStart"/>
      <w:r>
        <w:t>Glintt</w:t>
      </w:r>
      <w:proofErr w:type="spellEnd"/>
      <w:r>
        <w:t xml:space="preserve">, e indexa e disponibiliza a sua informação numa área de pesquisa. 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Como forma de reduzir os pedidos à base de dados em causa e, para uma maior uniformização da informação segue-se a norma EHR </w:t>
      </w:r>
      <w:proofErr w:type="gramStart"/>
      <w:r>
        <w:t>enquanto que</w:t>
      </w:r>
      <w:proofErr w:type="gramEnd"/>
      <w:r>
        <w:t xml:space="preserve">, para fins de indexação, utiliza-se o </w:t>
      </w:r>
      <w:proofErr w:type="spellStart"/>
      <w:r>
        <w:t>Solr</w:t>
      </w:r>
      <w:proofErr w:type="spellEnd"/>
      <w:r>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314E43">
          <w:type w:val="oddPage"/>
          <w:pgSz w:w="11905" w:h="16837"/>
          <w:pgMar w:top="1701" w:right="1701" w:bottom="1701" w:left="1701" w:header="1134" w:footer="1134" w:gutter="0"/>
          <w:cols w:space="720"/>
          <w:formProt w:val="0"/>
        </w:sectPr>
      </w:pPr>
    </w:p>
    <w:p w:rsidR="004B7590" w:rsidRPr="000655A3" w:rsidRDefault="004B7590" w:rsidP="008E3561">
      <w:pPr>
        <w:pStyle w:val="ttuloinicial"/>
        <w:spacing w:before="2200"/>
        <w:rPr>
          <w:color w:val="000000" w:themeColor="text1"/>
          <w:lang w:val="en-GB"/>
        </w:rPr>
      </w:pPr>
      <w:r w:rsidRPr="000655A3">
        <w:rPr>
          <w:color w:val="000000" w:themeColor="text1"/>
          <w:lang w:val="en-GB"/>
        </w:rPr>
        <w:lastRenderedPageBreak/>
        <w:t>Abstract</w:t>
      </w:r>
    </w:p>
    <w:p w:rsidR="00136AC0" w:rsidRPr="00136AC0" w:rsidRDefault="00136AC0" w:rsidP="00136AC0">
      <w:pPr>
        <w:rPr>
          <w:rStyle w:val="english"/>
        </w:rPr>
      </w:pPr>
      <w:r w:rsidRPr="000655A3">
        <w:rPr>
          <w:rStyle w:val="english"/>
          <w:color w:val="000000" w:themeColor="text1"/>
        </w:rPr>
        <w:t xml:space="preserve">Nowadays access to structured and well organized information is increasingly important in the planning, development and performance of a company. In a clinical environment, the access to this type of information </w:t>
      </w:r>
      <w:r w:rsidRPr="00136AC0">
        <w:rPr>
          <w:rStyle w:val="english"/>
        </w:rPr>
        <w:t xml:space="preserve">influences the services provided by the medical entities, since the information is too dispersed by various sources. Thus it becomes clear that innovating access to information on these services is essential to improve efficiency and quality. </w:t>
      </w:r>
    </w:p>
    <w:p w:rsidR="00136AC0" w:rsidRPr="00136AC0" w:rsidRDefault="00136AC0" w:rsidP="00136AC0">
      <w:pPr>
        <w:rPr>
          <w:rStyle w:val="english"/>
        </w:rPr>
      </w:pPr>
      <w:r w:rsidRPr="00136AC0">
        <w:rPr>
          <w:rStyle w:val="english"/>
        </w:rPr>
        <w:t xml:space="preserve">In the perspective of improving these services, there is the indexation of clinical documents solution, which enables the extraction of several documents in various formats of a </w:t>
      </w:r>
      <w:proofErr w:type="spellStart"/>
      <w:r w:rsidRPr="00136AC0">
        <w:rPr>
          <w:rStyle w:val="english"/>
        </w:rPr>
        <w:t>Glintt</w:t>
      </w:r>
      <w:proofErr w:type="spellEnd"/>
      <w:r w:rsidRPr="00136AC0">
        <w:rPr>
          <w:rStyle w:val="english"/>
        </w:rPr>
        <w:t xml:space="preserve"> database, and index, and provides its information in a search area.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In order to reduce the requests to the database in question and, to a greater standardization of information follows the EHR standard while, for indexing purposes, we use </w:t>
      </w:r>
      <w:proofErr w:type="spellStart"/>
      <w:r w:rsidRPr="00136AC0">
        <w:rPr>
          <w:rStyle w:val="english"/>
        </w:rPr>
        <w:t>Solr</w:t>
      </w:r>
      <w:proofErr w:type="spellEnd"/>
      <w:r w:rsidRPr="00136AC0">
        <w:rPr>
          <w:rStyle w:val="english"/>
        </w:rPr>
        <w:t xml:space="preserve">. </w:t>
      </w:r>
    </w:p>
    <w:p w:rsidR="00136AC0" w:rsidRPr="00136AC0" w:rsidRDefault="00136AC0" w:rsidP="00136AC0">
      <w:pPr>
        <w:rPr>
          <w:rStyle w:val="english"/>
        </w:rPr>
      </w:pPr>
      <w:r w:rsidRPr="00136AC0">
        <w:rPr>
          <w:rStyle w:val="english"/>
        </w:rPr>
        <w:t xml:space="preserve">This project is intended to health professionals and therefore provides a centralized, searchable way to get all the clinical data of a patients and the corresponding documentary information. </w:t>
      </w:r>
    </w:p>
    <w:p w:rsidR="001255A1" w:rsidRPr="005651CA" w:rsidRDefault="00136AC0" w:rsidP="00136AC0">
      <w:pPr>
        <w:rPr>
          <w:rStyle w:val="english"/>
        </w:rPr>
      </w:pPr>
      <w:r w:rsidRPr="00136AC0">
        <w:rPr>
          <w:rStyle w:val="english"/>
        </w:rPr>
        <w:t>That said, the solution aims to have a strong impact on the day-to-day health professionals as well as their patients, making access easier and faster clinical information.</w:t>
      </w:r>
    </w:p>
    <w:p w:rsidR="004B7590" w:rsidRPr="005651CA" w:rsidRDefault="004B7590" w:rsidP="00321FA1">
      <w:pPr>
        <w:rPr>
          <w:lang w:val="en-GB"/>
        </w:rPr>
      </w:pPr>
    </w:p>
    <w:p w:rsidR="00D14525" w:rsidRPr="005651CA" w:rsidRDefault="00D14525" w:rsidP="00632912">
      <w:pPr>
        <w:ind w:firstLine="0"/>
        <w:rPr>
          <w:lang w:val="en-GB"/>
        </w:rPr>
        <w:sectPr w:rsidR="00D14525" w:rsidRPr="005651CA" w:rsidSect="00314E43">
          <w:type w:val="oddPage"/>
          <w:pgSz w:w="11905" w:h="16837"/>
          <w:pgMar w:top="1701" w:right="1701" w:bottom="1701" w:left="1701" w:header="1134" w:footer="1134" w:gutter="0"/>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65776C">
          <w:pPr>
            <w:pStyle w:val="TOCHeading"/>
            <w:jc w:val="both"/>
            <w:rPr>
              <w:rFonts w:ascii="Times New Roman" w:hAnsi="Times New Roman" w:cs="Times New Roman"/>
              <w:b/>
              <w:sz w:val="48"/>
              <w:szCs w:val="48"/>
            </w:rPr>
          </w:pPr>
        </w:p>
        <w:p w:rsidR="00E37067" w:rsidRDefault="0065776C">
          <w:pPr>
            <w:pStyle w:val="TOC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2391994" w:history="1">
            <w:r w:rsidR="00E37067" w:rsidRPr="00691758">
              <w:rPr>
                <w:rStyle w:val="Hyperlink"/>
                <w:noProof/>
              </w:rPr>
              <w:t>Introdução</w:t>
            </w:r>
            <w:r w:rsidR="00E37067">
              <w:rPr>
                <w:noProof/>
                <w:webHidden/>
              </w:rPr>
              <w:tab/>
            </w:r>
            <w:r w:rsidR="00E37067">
              <w:rPr>
                <w:noProof/>
                <w:webHidden/>
              </w:rPr>
              <w:fldChar w:fldCharType="begin"/>
            </w:r>
            <w:r w:rsidR="00E37067">
              <w:rPr>
                <w:noProof/>
                <w:webHidden/>
              </w:rPr>
              <w:instrText xml:space="preserve"> PAGEREF _Toc452391994 \h </w:instrText>
            </w:r>
            <w:r w:rsidR="00E37067">
              <w:rPr>
                <w:noProof/>
                <w:webHidden/>
              </w:rPr>
            </w:r>
            <w:r w:rsidR="00E37067">
              <w:rPr>
                <w:noProof/>
                <w:webHidden/>
              </w:rPr>
              <w:fldChar w:fldCharType="separate"/>
            </w:r>
            <w:r w:rsidR="00E37067">
              <w:rPr>
                <w:noProof/>
                <w:webHidden/>
              </w:rPr>
              <w:t>1</w:t>
            </w:r>
            <w:r w:rsidR="00E37067">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1995" w:history="1">
            <w:r w:rsidRPr="00691758">
              <w:rPr>
                <w:rStyle w:val="Hyperlink"/>
                <w:noProof/>
              </w:rPr>
              <w:t>1.1</w:t>
            </w:r>
            <w:r>
              <w:rPr>
                <w:rFonts w:asciiTheme="minorHAnsi" w:eastAsiaTheme="minorEastAsia" w:hAnsiTheme="minorHAnsi" w:cstheme="minorBidi"/>
                <w:noProof/>
                <w:szCs w:val="22"/>
                <w:lang w:eastAsia="pt-PT"/>
              </w:rPr>
              <w:tab/>
            </w:r>
            <w:r w:rsidRPr="00691758">
              <w:rPr>
                <w:rStyle w:val="Hyperlink"/>
                <w:noProof/>
              </w:rPr>
              <w:t>Contexto/Enquadramento</w:t>
            </w:r>
            <w:r>
              <w:rPr>
                <w:noProof/>
                <w:webHidden/>
              </w:rPr>
              <w:tab/>
            </w:r>
            <w:r>
              <w:rPr>
                <w:noProof/>
                <w:webHidden/>
              </w:rPr>
              <w:fldChar w:fldCharType="begin"/>
            </w:r>
            <w:r>
              <w:rPr>
                <w:noProof/>
                <w:webHidden/>
              </w:rPr>
              <w:instrText xml:space="preserve"> PAGEREF _Toc452391995 \h </w:instrText>
            </w:r>
            <w:r>
              <w:rPr>
                <w:noProof/>
                <w:webHidden/>
              </w:rPr>
            </w:r>
            <w:r>
              <w:rPr>
                <w:noProof/>
                <w:webHidden/>
              </w:rPr>
              <w:fldChar w:fldCharType="separate"/>
            </w:r>
            <w:r>
              <w:rPr>
                <w:noProof/>
                <w:webHidden/>
              </w:rPr>
              <w:t>1</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1996" w:history="1">
            <w:r w:rsidRPr="00691758">
              <w:rPr>
                <w:rStyle w:val="Hyperlink"/>
                <w:noProof/>
              </w:rPr>
              <w:t>1.2</w:t>
            </w:r>
            <w:r>
              <w:rPr>
                <w:rFonts w:asciiTheme="minorHAnsi" w:eastAsiaTheme="minorEastAsia" w:hAnsiTheme="minorHAnsi" w:cstheme="minorBidi"/>
                <w:noProof/>
                <w:szCs w:val="22"/>
                <w:lang w:eastAsia="pt-PT"/>
              </w:rPr>
              <w:tab/>
            </w:r>
            <w:r w:rsidRPr="00691758">
              <w:rPr>
                <w:rStyle w:val="Hyperlink"/>
                <w:noProof/>
              </w:rPr>
              <w:t>Motivação e Objetivos</w:t>
            </w:r>
            <w:r>
              <w:rPr>
                <w:noProof/>
                <w:webHidden/>
              </w:rPr>
              <w:tab/>
            </w:r>
            <w:r>
              <w:rPr>
                <w:noProof/>
                <w:webHidden/>
              </w:rPr>
              <w:fldChar w:fldCharType="begin"/>
            </w:r>
            <w:r>
              <w:rPr>
                <w:noProof/>
                <w:webHidden/>
              </w:rPr>
              <w:instrText xml:space="preserve"> PAGEREF _Toc452391996 \h </w:instrText>
            </w:r>
            <w:r>
              <w:rPr>
                <w:noProof/>
                <w:webHidden/>
              </w:rPr>
            </w:r>
            <w:r>
              <w:rPr>
                <w:noProof/>
                <w:webHidden/>
              </w:rPr>
              <w:fldChar w:fldCharType="separate"/>
            </w:r>
            <w:r>
              <w:rPr>
                <w:noProof/>
                <w:webHidden/>
              </w:rPr>
              <w:t>2</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1997" w:history="1">
            <w:r w:rsidRPr="00691758">
              <w:rPr>
                <w:rStyle w:val="Hyperlink"/>
                <w:noProof/>
              </w:rPr>
              <w:t>1.3</w:t>
            </w:r>
            <w:r>
              <w:rPr>
                <w:rFonts w:asciiTheme="minorHAnsi" w:eastAsiaTheme="minorEastAsia" w:hAnsiTheme="minorHAnsi" w:cstheme="minorBidi"/>
                <w:noProof/>
                <w:szCs w:val="22"/>
                <w:lang w:eastAsia="pt-PT"/>
              </w:rPr>
              <w:tab/>
            </w:r>
            <w:r w:rsidRPr="00691758">
              <w:rPr>
                <w:rStyle w:val="Hyperlink"/>
                <w:noProof/>
              </w:rPr>
              <w:t>Estrutura do Relatório</w:t>
            </w:r>
            <w:r>
              <w:rPr>
                <w:noProof/>
                <w:webHidden/>
              </w:rPr>
              <w:tab/>
            </w:r>
            <w:r>
              <w:rPr>
                <w:noProof/>
                <w:webHidden/>
              </w:rPr>
              <w:fldChar w:fldCharType="begin"/>
            </w:r>
            <w:r>
              <w:rPr>
                <w:noProof/>
                <w:webHidden/>
              </w:rPr>
              <w:instrText xml:space="preserve"> PAGEREF _Toc452391997 \h </w:instrText>
            </w:r>
            <w:r>
              <w:rPr>
                <w:noProof/>
                <w:webHidden/>
              </w:rPr>
            </w:r>
            <w:r>
              <w:rPr>
                <w:noProof/>
                <w:webHidden/>
              </w:rPr>
              <w:fldChar w:fldCharType="separate"/>
            </w:r>
            <w:r>
              <w:rPr>
                <w:noProof/>
                <w:webHidden/>
              </w:rPr>
              <w:t>2</w:t>
            </w:r>
            <w:r>
              <w:rPr>
                <w:noProof/>
                <w:webHidden/>
              </w:rPr>
              <w:fldChar w:fldCharType="end"/>
            </w:r>
          </w:hyperlink>
        </w:p>
        <w:p w:rsidR="00E37067" w:rsidRDefault="00E37067">
          <w:pPr>
            <w:pStyle w:val="TOC1"/>
            <w:rPr>
              <w:rFonts w:asciiTheme="minorHAnsi" w:eastAsiaTheme="minorEastAsia" w:hAnsiTheme="minorHAnsi" w:cstheme="minorBidi"/>
              <w:b w:val="0"/>
              <w:noProof/>
              <w:szCs w:val="22"/>
              <w:lang w:eastAsia="pt-PT"/>
            </w:rPr>
          </w:pPr>
          <w:hyperlink w:anchor="_Toc452391998" w:history="1">
            <w:r w:rsidRPr="00691758">
              <w:rPr>
                <w:rStyle w:val="Hyperlink"/>
                <w:noProof/>
              </w:rPr>
              <w:t>Revisão Bibliográfica</w:t>
            </w:r>
            <w:r>
              <w:rPr>
                <w:noProof/>
                <w:webHidden/>
              </w:rPr>
              <w:tab/>
            </w:r>
            <w:r>
              <w:rPr>
                <w:noProof/>
                <w:webHidden/>
              </w:rPr>
              <w:fldChar w:fldCharType="begin"/>
            </w:r>
            <w:r>
              <w:rPr>
                <w:noProof/>
                <w:webHidden/>
              </w:rPr>
              <w:instrText xml:space="preserve"> PAGEREF _Toc452391998 \h </w:instrText>
            </w:r>
            <w:r>
              <w:rPr>
                <w:noProof/>
                <w:webHidden/>
              </w:rPr>
            </w:r>
            <w:r>
              <w:rPr>
                <w:noProof/>
                <w:webHidden/>
              </w:rPr>
              <w:fldChar w:fldCharType="separate"/>
            </w:r>
            <w:r>
              <w:rPr>
                <w:noProof/>
                <w:webHidden/>
              </w:rPr>
              <w:t>3</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1999" w:history="1">
            <w:r w:rsidRPr="00691758">
              <w:rPr>
                <w:rStyle w:val="Hyperlink"/>
                <w:noProof/>
              </w:rPr>
              <w:t>2.1</w:t>
            </w:r>
            <w:r>
              <w:rPr>
                <w:rFonts w:asciiTheme="minorHAnsi" w:eastAsiaTheme="minorEastAsia" w:hAnsiTheme="minorHAnsi" w:cstheme="minorBidi"/>
                <w:noProof/>
                <w:szCs w:val="22"/>
                <w:lang w:eastAsia="pt-PT"/>
              </w:rPr>
              <w:tab/>
            </w:r>
            <w:r w:rsidRPr="00691758">
              <w:rPr>
                <w:rStyle w:val="Hyperlink"/>
                <w:noProof/>
              </w:rPr>
              <w:t>Introdução</w:t>
            </w:r>
            <w:r>
              <w:rPr>
                <w:noProof/>
                <w:webHidden/>
              </w:rPr>
              <w:tab/>
            </w:r>
            <w:r>
              <w:rPr>
                <w:noProof/>
                <w:webHidden/>
              </w:rPr>
              <w:fldChar w:fldCharType="begin"/>
            </w:r>
            <w:r>
              <w:rPr>
                <w:noProof/>
                <w:webHidden/>
              </w:rPr>
              <w:instrText xml:space="preserve"> PAGEREF _Toc452391999 \h </w:instrText>
            </w:r>
            <w:r>
              <w:rPr>
                <w:noProof/>
                <w:webHidden/>
              </w:rPr>
            </w:r>
            <w:r>
              <w:rPr>
                <w:noProof/>
                <w:webHidden/>
              </w:rPr>
              <w:fldChar w:fldCharType="separate"/>
            </w:r>
            <w:r>
              <w:rPr>
                <w:noProof/>
                <w:webHidden/>
              </w:rPr>
              <w:t>3</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00" w:history="1">
            <w:r w:rsidRPr="00691758">
              <w:rPr>
                <w:rStyle w:val="Hyperlink"/>
                <w:noProof/>
              </w:rPr>
              <w:t>2.2</w:t>
            </w:r>
            <w:r>
              <w:rPr>
                <w:rFonts w:asciiTheme="minorHAnsi" w:eastAsiaTheme="minorEastAsia" w:hAnsiTheme="minorHAnsi" w:cstheme="minorBidi"/>
                <w:noProof/>
                <w:szCs w:val="22"/>
                <w:lang w:eastAsia="pt-PT"/>
              </w:rPr>
              <w:tab/>
            </w:r>
            <w:r w:rsidRPr="00691758">
              <w:rPr>
                <w:rStyle w:val="Hyperlink"/>
                <w:noProof/>
              </w:rPr>
              <w:t>Recuperação de Informação</w:t>
            </w:r>
            <w:r>
              <w:rPr>
                <w:noProof/>
                <w:webHidden/>
              </w:rPr>
              <w:tab/>
            </w:r>
            <w:r>
              <w:rPr>
                <w:noProof/>
                <w:webHidden/>
              </w:rPr>
              <w:fldChar w:fldCharType="begin"/>
            </w:r>
            <w:r>
              <w:rPr>
                <w:noProof/>
                <w:webHidden/>
              </w:rPr>
              <w:instrText xml:space="preserve"> PAGEREF _Toc452392000 \h </w:instrText>
            </w:r>
            <w:r>
              <w:rPr>
                <w:noProof/>
                <w:webHidden/>
              </w:rPr>
            </w:r>
            <w:r>
              <w:rPr>
                <w:noProof/>
                <w:webHidden/>
              </w:rPr>
              <w:fldChar w:fldCharType="separate"/>
            </w:r>
            <w:r>
              <w:rPr>
                <w:noProof/>
                <w:webHidden/>
              </w:rPr>
              <w:t>4</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1" w:history="1">
            <w:r w:rsidRPr="00691758">
              <w:rPr>
                <w:rStyle w:val="Hyperlink"/>
                <w:noProof/>
              </w:rPr>
              <w:t>2.2.1</w:t>
            </w:r>
            <w:r>
              <w:rPr>
                <w:rFonts w:asciiTheme="minorHAnsi" w:eastAsiaTheme="minorEastAsia" w:hAnsiTheme="minorHAnsi" w:cstheme="minorBidi"/>
                <w:noProof/>
                <w:szCs w:val="22"/>
                <w:lang w:eastAsia="pt-PT"/>
              </w:rPr>
              <w:tab/>
            </w:r>
            <w:r w:rsidRPr="00691758">
              <w:rPr>
                <w:rStyle w:val="Hyperlink"/>
                <w:noProof/>
              </w:rPr>
              <w:t>Modelos Clássicos</w:t>
            </w:r>
            <w:r>
              <w:rPr>
                <w:noProof/>
                <w:webHidden/>
              </w:rPr>
              <w:tab/>
            </w:r>
            <w:r>
              <w:rPr>
                <w:noProof/>
                <w:webHidden/>
              </w:rPr>
              <w:fldChar w:fldCharType="begin"/>
            </w:r>
            <w:r>
              <w:rPr>
                <w:noProof/>
                <w:webHidden/>
              </w:rPr>
              <w:instrText xml:space="preserve"> PAGEREF _Toc452392001 \h </w:instrText>
            </w:r>
            <w:r>
              <w:rPr>
                <w:noProof/>
                <w:webHidden/>
              </w:rPr>
            </w:r>
            <w:r>
              <w:rPr>
                <w:noProof/>
                <w:webHidden/>
              </w:rPr>
              <w:fldChar w:fldCharType="separate"/>
            </w:r>
            <w:r>
              <w:rPr>
                <w:noProof/>
                <w:webHidden/>
              </w:rPr>
              <w:t>5</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2" w:history="1">
            <w:r w:rsidRPr="00691758">
              <w:rPr>
                <w:rStyle w:val="Hyperlink"/>
                <w:noProof/>
              </w:rPr>
              <w:t>2.2.2</w:t>
            </w:r>
            <w:r>
              <w:rPr>
                <w:rFonts w:asciiTheme="minorHAnsi" w:eastAsiaTheme="minorEastAsia" w:hAnsiTheme="minorHAnsi" w:cstheme="minorBidi"/>
                <w:noProof/>
                <w:szCs w:val="22"/>
                <w:lang w:eastAsia="pt-PT"/>
              </w:rPr>
              <w:tab/>
            </w:r>
            <w:r w:rsidRPr="00691758">
              <w:rPr>
                <w:rStyle w:val="Hyperlink"/>
                <w:noProof/>
              </w:rPr>
              <w:t>Modelos Estruturados</w:t>
            </w:r>
            <w:r>
              <w:rPr>
                <w:noProof/>
                <w:webHidden/>
              </w:rPr>
              <w:tab/>
            </w:r>
            <w:r>
              <w:rPr>
                <w:noProof/>
                <w:webHidden/>
              </w:rPr>
              <w:fldChar w:fldCharType="begin"/>
            </w:r>
            <w:r>
              <w:rPr>
                <w:noProof/>
                <w:webHidden/>
              </w:rPr>
              <w:instrText xml:space="preserve"> PAGEREF _Toc452392002 \h </w:instrText>
            </w:r>
            <w:r>
              <w:rPr>
                <w:noProof/>
                <w:webHidden/>
              </w:rPr>
            </w:r>
            <w:r>
              <w:rPr>
                <w:noProof/>
                <w:webHidden/>
              </w:rPr>
              <w:fldChar w:fldCharType="separate"/>
            </w:r>
            <w:r>
              <w:rPr>
                <w:noProof/>
                <w:webHidden/>
              </w:rPr>
              <w:t>6</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03" w:history="1">
            <w:r w:rsidRPr="00691758">
              <w:rPr>
                <w:rStyle w:val="Hyperlink"/>
                <w:noProof/>
              </w:rPr>
              <w:t>2.3</w:t>
            </w:r>
            <w:r>
              <w:rPr>
                <w:rFonts w:asciiTheme="minorHAnsi" w:eastAsiaTheme="minorEastAsia" w:hAnsiTheme="minorHAnsi" w:cstheme="minorBidi"/>
                <w:noProof/>
                <w:szCs w:val="22"/>
                <w:lang w:eastAsia="pt-PT"/>
              </w:rPr>
              <w:tab/>
            </w:r>
            <w:r w:rsidRPr="00691758">
              <w:rPr>
                <w:rStyle w:val="Hyperlink"/>
                <w:noProof/>
              </w:rPr>
              <w:t>Indexação</w:t>
            </w:r>
            <w:r>
              <w:rPr>
                <w:noProof/>
                <w:webHidden/>
              </w:rPr>
              <w:tab/>
            </w:r>
            <w:r>
              <w:rPr>
                <w:noProof/>
                <w:webHidden/>
              </w:rPr>
              <w:fldChar w:fldCharType="begin"/>
            </w:r>
            <w:r>
              <w:rPr>
                <w:noProof/>
                <w:webHidden/>
              </w:rPr>
              <w:instrText xml:space="preserve"> PAGEREF _Toc452392003 \h </w:instrText>
            </w:r>
            <w:r>
              <w:rPr>
                <w:noProof/>
                <w:webHidden/>
              </w:rPr>
            </w:r>
            <w:r>
              <w:rPr>
                <w:noProof/>
                <w:webHidden/>
              </w:rPr>
              <w:fldChar w:fldCharType="separate"/>
            </w:r>
            <w:r>
              <w:rPr>
                <w:noProof/>
                <w:webHidden/>
              </w:rPr>
              <w:t>7</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4" w:history="1">
            <w:r w:rsidRPr="00691758">
              <w:rPr>
                <w:rStyle w:val="Hyperlink"/>
                <w:noProof/>
              </w:rPr>
              <w:t>2.3.1</w:t>
            </w:r>
            <w:r>
              <w:rPr>
                <w:rFonts w:asciiTheme="minorHAnsi" w:eastAsiaTheme="minorEastAsia" w:hAnsiTheme="minorHAnsi" w:cstheme="minorBidi"/>
                <w:noProof/>
                <w:szCs w:val="22"/>
                <w:lang w:eastAsia="pt-PT"/>
              </w:rPr>
              <w:tab/>
            </w:r>
            <w:r w:rsidRPr="00691758">
              <w:rPr>
                <w:rStyle w:val="Hyperlink"/>
                <w:noProof/>
              </w:rPr>
              <w:t>Apache Lucene</w:t>
            </w:r>
            <w:r>
              <w:rPr>
                <w:noProof/>
                <w:webHidden/>
              </w:rPr>
              <w:tab/>
            </w:r>
            <w:r>
              <w:rPr>
                <w:noProof/>
                <w:webHidden/>
              </w:rPr>
              <w:fldChar w:fldCharType="begin"/>
            </w:r>
            <w:r>
              <w:rPr>
                <w:noProof/>
                <w:webHidden/>
              </w:rPr>
              <w:instrText xml:space="preserve"> PAGEREF _Toc452392004 \h </w:instrText>
            </w:r>
            <w:r>
              <w:rPr>
                <w:noProof/>
                <w:webHidden/>
              </w:rPr>
            </w:r>
            <w:r>
              <w:rPr>
                <w:noProof/>
                <w:webHidden/>
              </w:rPr>
              <w:fldChar w:fldCharType="separate"/>
            </w:r>
            <w:r>
              <w:rPr>
                <w:noProof/>
                <w:webHidden/>
              </w:rPr>
              <w:t>9</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5" w:history="1">
            <w:r w:rsidRPr="00691758">
              <w:rPr>
                <w:rStyle w:val="Hyperlink"/>
                <w:noProof/>
              </w:rPr>
              <w:t>2.3.2</w:t>
            </w:r>
            <w:r>
              <w:rPr>
                <w:rFonts w:asciiTheme="minorHAnsi" w:eastAsiaTheme="minorEastAsia" w:hAnsiTheme="minorHAnsi" w:cstheme="minorBidi"/>
                <w:noProof/>
                <w:szCs w:val="22"/>
                <w:lang w:eastAsia="pt-PT"/>
              </w:rPr>
              <w:tab/>
            </w:r>
            <w:r w:rsidRPr="00691758">
              <w:rPr>
                <w:rStyle w:val="Hyperlink"/>
                <w:noProof/>
              </w:rPr>
              <w:t>Apache Solr</w:t>
            </w:r>
            <w:r>
              <w:rPr>
                <w:noProof/>
                <w:webHidden/>
              </w:rPr>
              <w:tab/>
            </w:r>
            <w:r>
              <w:rPr>
                <w:noProof/>
                <w:webHidden/>
              </w:rPr>
              <w:fldChar w:fldCharType="begin"/>
            </w:r>
            <w:r>
              <w:rPr>
                <w:noProof/>
                <w:webHidden/>
              </w:rPr>
              <w:instrText xml:space="preserve"> PAGEREF _Toc452392005 \h </w:instrText>
            </w:r>
            <w:r>
              <w:rPr>
                <w:noProof/>
                <w:webHidden/>
              </w:rPr>
            </w:r>
            <w:r>
              <w:rPr>
                <w:noProof/>
                <w:webHidden/>
              </w:rPr>
              <w:fldChar w:fldCharType="separate"/>
            </w:r>
            <w:r>
              <w:rPr>
                <w:noProof/>
                <w:webHidden/>
              </w:rPr>
              <w:t>11</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6" w:history="1">
            <w:r w:rsidRPr="00691758">
              <w:rPr>
                <w:rStyle w:val="Hyperlink"/>
                <w:noProof/>
              </w:rPr>
              <w:t>2.3.3</w:t>
            </w:r>
            <w:r>
              <w:rPr>
                <w:rFonts w:asciiTheme="minorHAnsi" w:eastAsiaTheme="minorEastAsia" w:hAnsiTheme="minorHAnsi" w:cstheme="minorBidi"/>
                <w:noProof/>
                <w:szCs w:val="22"/>
                <w:lang w:eastAsia="pt-PT"/>
              </w:rPr>
              <w:tab/>
            </w:r>
            <w:r w:rsidRPr="00691758">
              <w:rPr>
                <w:rStyle w:val="Hyperlink"/>
                <w:noProof/>
              </w:rPr>
              <w:t>ElasticSearch</w:t>
            </w:r>
            <w:r>
              <w:rPr>
                <w:noProof/>
                <w:webHidden/>
              </w:rPr>
              <w:tab/>
            </w:r>
            <w:r>
              <w:rPr>
                <w:noProof/>
                <w:webHidden/>
              </w:rPr>
              <w:fldChar w:fldCharType="begin"/>
            </w:r>
            <w:r>
              <w:rPr>
                <w:noProof/>
                <w:webHidden/>
              </w:rPr>
              <w:instrText xml:space="preserve"> PAGEREF _Toc452392006 \h </w:instrText>
            </w:r>
            <w:r>
              <w:rPr>
                <w:noProof/>
                <w:webHidden/>
              </w:rPr>
            </w:r>
            <w:r>
              <w:rPr>
                <w:noProof/>
                <w:webHidden/>
              </w:rPr>
              <w:fldChar w:fldCharType="separate"/>
            </w:r>
            <w:r>
              <w:rPr>
                <w:noProof/>
                <w:webHidden/>
              </w:rPr>
              <w:t>11</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7" w:history="1">
            <w:r w:rsidRPr="00691758">
              <w:rPr>
                <w:rStyle w:val="Hyperlink"/>
                <w:noProof/>
              </w:rPr>
              <w:t>2.3.4</w:t>
            </w:r>
            <w:r>
              <w:rPr>
                <w:rFonts w:asciiTheme="minorHAnsi" w:eastAsiaTheme="minorEastAsia" w:hAnsiTheme="minorHAnsi" w:cstheme="minorBidi"/>
                <w:noProof/>
                <w:szCs w:val="22"/>
                <w:lang w:eastAsia="pt-PT"/>
              </w:rPr>
              <w:tab/>
            </w:r>
            <w:r w:rsidRPr="00691758">
              <w:rPr>
                <w:rStyle w:val="Hyperlink"/>
                <w:noProof/>
              </w:rPr>
              <w:t>Sphinx Search</w:t>
            </w:r>
            <w:r>
              <w:rPr>
                <w:noProof/>
                <w:webHidden/>
              </w:rPr>
              <w:tab/>
            </w:r>
            <w:r>
              <w:rPr>
                <w:noProof/>
                <w:webHidden/>
              </w:rPr>
              <w:fldChar w:fldCharType="begin"/>
            </w:r>
            <w:r>
              <w:rPr>
                <w:noProof/>
                <w:webHidden/>
              </w:rPr>
              <w:instrText xml:space="preserve"> PAGEREF _Toc452392007 \h </w:instrText>
            </w:r>
            <w:r>
              <w:rPr>
                <w:noProof/>
                <w:webHidden/>
              </w:rPr>
            </w:r>
            <w:r>
              <w:rPr>
                <w:noProof/>
                <w:webHidden/>
              </w:rPr>
              <w:fldChar w:fldCharType="separate"/>
            </w:r>
            <w:r>
              <w:rPr>
                <w:noProof/>
                <w:webHidden/>
              </w:rPr>
              <w:t>12</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08" w:history="1">
            <w:r w:rsidRPr="00691758">
              <w:rPr>
                <w:rStyle w:val="Hyperlink"/>
                <w:noProof/>
              </w:rPr>
              <w:t>2.3.5</w:t>
            </w:r>
            <w:r>
              <w:rPr>
                <w:rFonts w:asciiTheme="minorHAnsi" w:eastAsiaTheme="minorEastAsia" w:hAnsiTheme="minorHAnsi" w:cstheme="minorBidi"/>
                <w:noProof/>
                <w:szCs w:val="22"/>
                <w:lang w:eastAsia="pt-PT"/>
              </w:rPr>
              <w:tab/>
            </w:r>
            <w:r w:rsidRPr="00691758">
              <w:rPr>
                <w:rStyle w:val="Hyperlink"/>
                <w:noProof/>
              </w:rPr>
              <w:t>Análise Tecnológica</w:t>
            </w:r>
            <w:r>
              <w:rPr>
                <w:noProof/>
                <w:webHidden/>
              </w:rPr>
              <w:tab/>
            </w:r>
            <w:r>
              <w:rPr>
                <w:noProof/>
                <w:webHidden/>
              </w:rPr>
              <w:fldChar w:fldCharType="begin"/>
            </w:r>
            <w:r>
              <w:rPr>
                <w:noProof/>
                <w:webHidden/>
              </w:rPr>
              <w:instrText xml:space="preserve"> PAGEREF _Toc452392008 \h </w:instrText>
            </w:r>
            <w:r>
              <w:rPr>
                <w:noProof/>
                <w:webHidden/>
              </w:rPr>
            </w:r>
            <w:r>
              <w:rPr>
                <w:noProof/>
                <w:webHidden/>
              </w:rPr>
              <w:fldChar w:fldCharType="separate"/>
            </w:r>
            <w:r>
              <w:rPr>
                <w:noProof/>
                <w:webHidden/>
              </w:rPr>
              <w:t>13</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09" w:history="1">
            <w:r w:rsidRPr="00691758">
              <w:rPr>
                <w:rStyle w:val="Hyperlink"/>
                <w:noProof/>
              </w:rPr>
              <w:t>2.4</w:t>
            </w:r>
            <w:r>
              <w:rPr>
                <w:rFonts w:asciiTheme="minorHAnsi" w:eastAsiaTheme="minorEastAsia" w:hAnsiTheme="minorHAnsi" w:cstheme="minorBidi"/>
                <w:noProof/>
                <w:szCs w:val="22"/>
                <w:lang w:eastAsia="pt-PT"/>
              </w:rPr>
              <w:tab/>
            </w:r>
            <w:r w:rsidRPr="00691758">
              <w:rPr>
                <w:rStyle w:val="Hyperlink"/>
                <w:noProof/>
              </w:rPr>
              <w:t>Classificação</w:t>
            </w:r>
            <w:r>
              <w:rPr>
                <w:noProof/>
                <w:webHidden/>
              </w:rPr>
              <w:tab/>
            </w:r>
            <w:r>
              <w:rPr>
                <w:noProof/>
                <w:webHidden/>
              </w:rPr>
              <w:fldChar w:fldCharType="begin"/>
            </w:r>
            <w:r>
              <w:rPr>
                <w:noProof/>
                <w:webHidden/>
              </w:rPr>
              <w:instrText xml:space="preserve"> PAGEREF _Toc452392009 \h </w:instrText>
            </w:r>
            <w:r>
              <w:rPr>
                <w:noProof/>
                <w:webHidden/>
              </w:rPr>
            </w:r>
            <w:r>
              <w:rPr>
                <w:noProof/>
                <w:webHidden/>
              </w:rPr>
              <w:fldChar w:fldCharType="separate"/>
            </w:r>
            <w:r>
              <w:rPr>
                <w:noProof/>
                <w:webHidden/>
              </w:rPr>
              <w:t>15</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10" w:history="1">
            <w:r w:rsidRPr="00691758">
              <w:rPr>
                <w:rStyle w:val="Hyperlink"/>
                <w:noProof/>
              </w:rPr>
              <w:t>2.4.1</w:t>
            </w:r>
            <w:r>
              <w:rPr>
                <w:rFonts w:asciiTheme="minorHAnsi" w:eastAsiaTheme="minorEastAsia" w:hAnsiTheme="minorHAnsi" w:cstheme="minorBidi"/>
                <w:noProof/>
                <w:szCs w:val="22"/>
                <w:lang w:eastAsia="pt-PT"/>
              </w:rPr>
              <w:tab/>
            </w:r>
            <w:r w:rsidRPr="00691758">
              <w:rPr>
                <w:rStyle w:val="Hyperlink"/>
                <w:noProof/>
              </w:rPr>
              <w:t>Relações Hierárquicas</w:t>
            </w:r>
            <w:r>
              <w:rPr>
                <w:noProof/>
                <w:webHidden/>
              </w:rPr>
              <w:tab/>
            </w:r>
            <w:r>
              <w:rPr>
                <w:noProof/>
                <w:webHidden/>
              </w:rPr>
              <w:fldChar w:fldCharType="begin"/>
            </w:r>
            <w:r>
              <w:rPr>
                <w:noProof/>
                <w:webHidden/>
              </w:rPr>
              <w:instrText xml:space="preserve"> PAGEREF _Toc452392010 \h </w:instrText>
            </w:r>
            <w:r>
              <w:rPr>
                <w:noProof/>
                <w:webHidden/>
              </w:rPr>
            </w:r>
            <w:r>
              <w:rPr>
                <w:noProof/>
                <w:webHidden/>
              </w:rPr>
              <w:fldChar w:fldCharType="separate"/>
            </w:r>
            <w:r>
              <w:rPr>
                <w:noProof/>
                <w:webHidden/>
              </w:rPr>
              <w:t>16</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11" w:history="1">
            <w:r w:rsidRPr="00691758">
              <w:rPr>
                <w:rStyle w:val="Hyperlink"/>
                <w:noProof/>
              </w:rPr>
              <w:t>2.4.2</w:t>
            </w:r>
            <w:r>
              <w:rPr>
                <w:rFonts w:asciiTheme="minorHAnsi" w:eastAsiaTheme="minorEastAsia" w:hAnsiTheme="minorHAnsi" w:cstheme="minorBidi"/>
                <w:noProof/>
                <w:szCs w:val="22"/>
                <w:lang w:eastAsia="pt-PT"/>
              </w:rPr>
              <w:tab/>
            </w:r>
            <w:r w:rsidRPr="00691758">
              <w:rPr>
                <w:rStyle w:val="Hyperlink"/>
                <w:noProof/>
              </w:rPr>
              <w:t>UMLS</w:t>
            </w:r>
            <w:r>
              <w:rPr>
                <w:noProof/>
                <w:webHidden/>
              </w:rPr>
              <w:tab/>
            </w:r>
            <w:r>
              <w:rPr>
                <w:noProof/>
                <w:webHidden/>
              </w:rPr>
              <w:fldChar w:fldCharType="begin"/>
            </w:r>
            <w:r>
              <w:rPr>
                <w:noProof/>
                <w:webHidden/>
              </w:rPr>
              <w:instrText xml:space="preserve"> PAGEREF _Toc452392011 \h </w:instrText>
            </w:r>
            <w:r>
              <w:rPr>
                <w:noProof/>
                <w:webHidden/>
              </w:rPr>
            </w:r>
            <w:r>
              <w:rPr>
                <w:noProof/>
                <w:webHidden/>
              </w:rPr>
              <w:fldChar w:fldCharType="separate"/>
            </w:r>
            <w:r>
              <w:rPr>
                <w:noProof/>
                <w:webHidden/>
              </w:rPr>
              <w:t>16</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12" w:history="1">
            <w:r w:rsidRPr="00691758">
              <w:rPr>
                <w:rStyle w:val="Hyperlink"/>
                <w:noProof/>
              </w:rPr>
              <w:t>2.5</w:t>
            </w:r>
            <w:r>
              <w:rPr>
                <w:rFonts w:asciiTheme="minorHAnsi" w:eastAsiaTheme="minorEastAsia" w:hAnsiTheme="minorHAnsi" w:cstheme="minorBidi"/>
                <w:noProof/>
                <w:szCs w:val="22"/>
                <w:lang w:eastAsia="pt-PT"/>
              </w:rPr>
              <w:tab/>
            </w:r>
            <w:r w:rsidRPr="00691758">
              <w:rPr>
                <w:rStyle w:val="Hyperlink"/>
                <w:noProof/>
              </w:rPr>
              <w:t>EHR</w:t>
            </w:r>
            <w:r>
              <w:rPr>
                <w:noProof/>
                <w:webHidden/>
              </w:rPr>
              <w:tab/>
            </w:r>
            <w:r>
              <w:rPr>
                <w:noProof/>
                <w:webHidden/>
              </w:rPr>
              <w:fldChar w:fldCharType="begin"/>
            </w:r>
            <w:r>
              <w:rPr>
                <w:noProof/>
                <w:webHidden/>
              </w:rPr>
              <w:instrText xml:space="preserve"> PAGEREF _Toc452392012 \h </w:instrText>
            </w:r>
            <w:r>
              <w:rPr>
                <w:noProof/>
                <w:webHidden/>
              </w:rPr>
            </w:r>
            <w:r>
              <w:rPr>
                <w:noProof/>
                <w:webHidden/>
              </w:rPr>
              <w:fldChar w:fldCharType="separate"/>
            </w:r>
            <w:r>
              <w:rPr>
                <w:noProof/>
                <w:webHidden/>
              </w:rPr>
              <w:t>19</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13" w:history="1">
            <w:r w:rsidRPr="00691758">
              <w:rPr>
                <w:rStyle w:val="Hyperlink"/>
                <w:noProof/>
              </w:rPr>
              <w:t>2.5.1</w:t>
            </w:r>
            <w:r>
              <w:rPr>
                <w:rFonts w:asciiTheme="minorHAnsi" w:eastAsiaTheme="minorEastAsia" w:hAnsiTheme="minorHAnsi" w:cstheme="minorBidi"/>
                <w:noProof/>
                <w:szCs w:val="22"/>
                <w:lang w:eastAsia="pt-PT"/>
              </w:rPr>
              <w:tab/>
            </w:r>
            <w:r w:rsidRPr="00691758">
              <w:rPr>
                <w:rStyle w:val="Hyperlink"/>
                <w:i/>
                <w:noProof/>
              </w:rPr>
              <w:t>AllScripts</w:t>
            </w:r>
            <w:r>
              <w:rPr>
                <w:noProof/>
                <w:webHidden/>
              </w:rPr>
              <w:tab/>
            </w:r>
            <w:r>
              <w:rPr>
                <w:noProof/>
                <w:webHidden/>
              </w:rPr>
              <w:fldChar w:fldCharType="begin"/>
            </w:r>
            <w:r>
              <w:rPr>
                <w:noProof/>
                <w:webHidden/>
              </w:rPr>
              <w:instrText xml:space="preserve"> PAGEREF _Toc452392013 \h </w:instrText>
            </w:r>
            <w:r>
              <w:rPr>
                <w:noProof/>
                <w:webHidden/>
              </w:rPr>
            </w:r>
            <w:r>
              <w:rPr>
                <w:noProof/>
                <w:webHidden/>
              </w:rPr>
              <w:fldChar w:fldCharType="separate"/>
            </w:r>
            <w:r>
              <w:rPr>
                <w:noProof/>
                <w:webHidden/>
              </w:rPr>
              <w:t>21</w:t>
            </w:r>
            <w:r>
              <w:rPr>
                <w:noProof/>
                <w:webHidden/>
              </w:rPr>
              <w:fldChar w:fldCharType="end"/>
            </w:r>
          </w:hyperlink>
        </w:p>
        <w:p w:rsidR="00E37067" w:rsidRDefault="00E37067">
          <w:pPr>
            <w:pStyle w:val="TOC3"/>
            <w:tabs>
              <w:tab w:val="left" w:pos="1985"/>
            </w:tabs>
            <w:rPr>
              <w:rFonts w:asciiTheme="minorHAnsi" w:eastAsiaTheme="minorEastAsia" w:hAnsiTheme="minorHAnsi" w:cstheme="minorBidi"/>
              <w:noProof/>
              <w:szCs w:val="22"/>
              <w:lang w:eastAsia="pt-PT"/>
            </w:rPr>
          </w:pPr>
          <w:hyperlink w:anchor="_Toc452392014" w:history="1">
            <w:r w:rsidRPr="00691758">
              <w:rPr>
                <w:rStyle w:val="Hyperlink"/>
                <w:noProof/>
              </w:rPr>
              <w:t>2.5.2</w:t>
            </w:r>
            <w:r>
              <w:rPr>
                <w:rFonts w:asciiTheme="minorHAnsi" w:eastAsiaTheme="minorEastAsia" w:hAnsiTheme="minorHAnsi" w:cstheme="minorBidi"/>
                <w:noProof/>
                <w:szCs w:val="22"/>
                <w:lang w:eastAsia="pt-PT"/>
              </w:rPr>
              <w:tab/>
            </w:r>
            <w:r w:rsidRPr="00691758">
              <w:rPr>
                <w:rStyle w:val="Hyperlink"/>
                <w:i/>
                <w:noProof/>
              </w:rPr>
              <w:t>EHRserver (cabolabs)</w:t>
            </w:r>
            <w:r>
              <w:rPr>
                <w:noProof/>
                <w:webHidden/>
              </w:rPr>
              <w:tab/>
            </w:r>
            <w:r>
              <w:rPr>
                <w:noProof/>
                <w:webHidden/>
              </w:rPr>
              <w:fldChar w:fldCharType="begin"/>
            </w:r>
            <w:r>
              <w:rPr>
                <w:noProof/>
                <w:webHidden/>
              </w:rPr>
              <w:instrText xml:space="preserve"> PAGEREF _Toc452392014 \h </w:instrText>
            </w:r>
            <w:r>
              <w:rPr>
                <w:noProof/>
                <w:webHidden/>
              </w:rPr>
            </w:r>
            <w:r>
              <w:rPr>
                <w:noProof/>
                <w:webHidden/>
              </w:rPr>
              <w:fldChar w:fldCharType="separate"/>
            </w:r>
            <w:r>
              <w:rPr>
                <w:noProof/>
                <w:webHidden/>
              </w:rPr>
              <w:t>21</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15" w:history="1">
            <w:r w:rsidRPr="00691758">
              <w:rPr>
                <w:rStyle w:val="Hyperlink"/>
                <w:noProof/>
              </w:rPr>
              <w:t>2.6</w:t>
            </w:r>
            <w:r>
              <w:rPr>
                <w:rFonts w:asciiTheme="minorHAnsi" w:eastAsiaTheme="minorEastAsia" w:hAnsiTheme="minorHAnsi" w:cstheme="minorBidi"/>
                <w:noProof/>
                <w:szCs w:val="22"/>
                <w:lang w:eastAsia="pt-PT"/>
              </w:rPr>
              <w:tab/>
            </w:r>
            <w:r w:rsidRPr="00691758">
              <w:rPr>
                <w:rStyle w:val="Hyperlink"/>
                <w:noProof/>
              </w:rPr>
              <w:t>Resumo</w:t>
            </w:r>
            <w:r>
              <w:rPr>
                <w:noProof/>
                <w:webHidden/>
              </w:rPr>
              <w:tab/>
            </w:r>
            <w:r>
              <w:rPr>
                <w:noProof/>
                <w:webHidden/>
              </w:rPr>
              <w:fldChar w:fldCharType="begin"/>
            </w:r>
            <w:r>
              <w:rPr>
                <w:noProof/>
                <w:webHidden/>
              </w:rPr>
              <w:instrText xml:space="preserve"> PAGEREF _Toc452392015 \h </w:instrText>
            </w:r>
            <w:r>
              <w:rPr>
                <w:noProof/>
                <w:webHidden/>
              </w:rPr>
            </w:r>
            <w:r>
              <w:rPr>
                <w:noProof/>
                <w:webHidden/>
              </w:rPr>
              <w:fldChar w:fldCharType="separate"/>
            </w:r>
            <w:r>
              <w:rPr>
                <w:noProof/>
                <w:webHidden/>
              </w:rPr>
              <w:t>21</w:t>
            </w:r>
            <w:r>
              <w:rPr>
                <w:noProof/>
                <w:webHidden/>
              </w:rPr>
              <w:fldChar w:fldCharType="end"/>
            </w:r>
          </w:hyperlink>
        </w:p>
        <w:p w:rsidR="00E37067" w:rsidRDefault="00E37067">
          <w:pPr>
            <w:pStyle w:val="TOC1"/>
            <w:rPr>
              <w:rFonts w:asciiTheme="minorHAnsi" w:eastAsiaTheme="minorEastAsia" w:hAnsiTheme="minorHAnsi" w:cstheme="minorBidi"/>
              <w:b w:val="0"/>
              <w:noProof/>
              <w:szCs w:val="22"/>
              <w:lang w:eastAsia="pt-PT"/>
            </w:rPr>
          </w:pPr>
          <w:hyperlink w:anchor="_Toc452392016" w:history="1">
            <w:r w:rsidRPr="00691758">
              <w:rPr>
                <w:rStyle w:val="Hyperlink"/>
                <w:noProof/>
              </w:rPr>
              <w:t>Conclusões e Trabalho Futuro</w:t>
            </w:r>
            <w:r>
              <w:rPr>
                <w:noProof/>
                <w:webHidden/>
              </w:rPr>
              <w:tab/>
            </w:r>
            <w:r>
              <w:rPr>
                <w:noProof/>
                <w:webHidden/>
              </w:rPr>
              <w:fldChar w:fldCharType="begin"/>
            </w:r>
            <w:r>
              <w:rPr>
                <w:noProof/>
                <w:webHidden/>
              </w:rPr>
              <w:instrText xml:space="preserve"> PAGEREF _Toc452392016 \h </w:instrText>
            </w:r>
            <w:r>
              <w:rPr>
                <w:noProof/>
                <w:webHidden/>
              </w:rPr>
            </w:r>
            <w:r>
              <w:rPr>
                <w:noProof/>
                <w:webHidden/>
              </w:rPr>
              <w:fldChar w:fldCharType="separate"/>
            </w:r>
            <w:r>
              <w:rPr>
                <w:noProof/>
                <w:webHidden/>
              </w:rPr>
              <w:t>22</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17" w:history="1">
            <w:r w:rsidRPr="00691758">
              <w:rPr>
                <w:rStyle w:val="Hyperlink"/>
                <w:noProof/>
              </w:rPr>
              <w:t>3.1</w:t>
            </w:r>
            <w:r>
              <w:rPr>
                <w:rFonts w:asciiTheme="minorHAnsi" w:eastAsiaTheme="minorEastAsia" w:hAnsiTheme="minorHAnsi" w:cstheme="minorBidi"/>
                <w:noProof/>
                <w:szCs w:val="22"/>
                <w:lang w:eastAsia="pt-PT"/>
              </w:rPr>
              <w:tab/>
            </w:r>
            <w:r w:rsidRPr="00691758">
              <w:rPr>
                <w:rStyle w:val="Hyperlink"/>
                <w:noProof/>
              </w:rPr>
              <w:t>Satisfação dos Objetivos</w:t>
            </w:r>
            <w:r>
              <w:rPr>
                <w:noProof/>
                <w:webHidden/>
              </w:rPr>
              <w:tab/>
            </w:r>
            <w:r>
              <w:rPr>
                <w:noProof/>
                <w:webHidden/>
              </w:rPr>
              <w:fldChar w:fldCharType="begin"/>
            </w:r>
            <w:r>
              <w:rPr>
                <w:noProof/>
                <w:webHidden/>
              </w:rPr>
              <w:instrText xml:space="preserve"> PAGEREF _Toc452392017 \h </w:instrText>
            </w:r>
            <w:r>
              <w:rPr>
                <w:noProof/>
                <w:webHidden/>
              </w:rPr>
            </w:r>
            <w:r>
              <w:rPr>
                <w:noProof/>
                <w:webHidden/>
              </w:rPr>
              <w:fldChar w:fldCharType="separate"/>
            </w:r>
            <w:r>
              <w:rPr>
                <w:noProof/>
                <w:webHidden/>
              </w:rPr>
              <w:t>22</w:t>
            </w:r>
            <w:r>
              <w:rPr>
                <w:noProof/>
                <w:webHidden/>
              </w:rPr>
              <w:fldChar w:fldCharType="end"/>
            </w:r>
          </w:hyperlink>
        </w:p>
        <w:p w:rsidR="00E37067" w:rsidRDefault="00E37067">
          <w:pPr>
            <w:pStyle w:val="TOC2"/>
            <w:tabs>
              <w:tab w:val="left" w:pos="1985"/>
            </w:tabs>
            <w:rPr>
              <w:rFonts w:asciiTheme="minorHAnsi" w:eastAsiaTheme="minorEastAsia" w:hAnsiTheme="minorHAnsi" w:cstheme="minorBidi"/>
              <w:noProof/>
              <w:szCs w:val="22"/>
              <w:lang w:eastAsia="pt-PT"/>
            </w:rPr>
          </w:pPr>
          <w:hyperlink w:anchor="_Toc452392018" w:history="1">
            <w:r w:rsidRPr="00691758">
              <w:rPr>
                <w:rStyle w:val="Hyperlink"/>
                <w:noProof/>
              </w:rPr>
              <w:t>3.2</w:t>
            </w:r>
            <w:r>
              <w:rPr>
                <w:rFonts w:asciiTheme="minorHAnsi" w:eastAsiaTheme="minorEastAsia" w:hAnsiTheme="minorHAnsi" w:cstheme="minorBidi"/>
                <w:noProof/>
                <w:szCs w:val="22"/>
                <w:lang w:eastAsia="pt-PT"/>
              </w:rPr>
              <w:tab/>
            </w:r>
            <w:r w:rsidRPr="00691758">
              <w:rPr>
                <w:rStyle w:val="Hyperlink"/>
                <w:noProof/>
              </w:rPr>
              <w:t>Trabalho Futuro</w:t>
            </w:r>
            <w:r>
              <w:rPr>
                <w:noProof/>
                <w:webHidden/>
              </w:rPr>
              <w:tab/>
            </w:r>
            <w:r>
              <w:rPr>
                <w:noProof/>
                <w:webHidden/>
              </w:rPr>
              <w:fldChar w:fldCharType="begin"/>
            </w:r>
            <w:r>
              <w:rPr>
                <w:noProof/>
                <w:webHidden/>
              </w:rPr>
              <w:instrText xml:space="preserve"> PAGEREF _Toc452392018 \h </w:instrText>
            </w:r>
            <w:r>
              <w:rPr>
                <w:noProof/>
                <w:webHidden/>
              </w:rPr>
            </w:r>
            <w:r>
              <w:rPr>
                <w:noProof/>
                <w:webHidden/>
              </w:rPr>
              <w:fldChar w:fldCharType="separate"/>
            </w:r>
            <w:r>
              <w:rPr>
                <w:noProof/>
                <w:webHidden/>
              </w:rPr>
              <w:t>23</w:t>
            </w:r>
            <w:r>
              <w:rPr>
                <w:noProof/>
                <w:webHidden/>
              </w:rPr>
              <w:fldChar w:fldCharType="end"/>
            </w:r>
          </w:hyperlink>
        </w:p>
        <w:p w:rsidR="00E37067" w:rsidRDefault="00E37067">
          <w:pPr>
            <w:pStyle w:val="TOC1"/>
            <w:rPr>
              <w:rFonts w:asciiTheme="minorHAnsi" w:eastAsiaTheme="minorEastAsia" w:hAnsiTheme="minorHAnsi" w:cstheme="minorBidi"/>
              <w:b w:val="0"/>
              <w:noProof/>
              <w:szCs w:val="22"/>
              <w:lang w:eastAsia="pt-PT"/>
            </w:rPr>
          </w:pPr>
          <w:hyperlink w:anchor="_Toc452392019" w:history="1">
            <w:r w:rsidRPr="00691758">
              <w:rPr>
                <w:rStyle w:val="Hyperlink"/>
                <w:noProof/>
              </w:rPr>
              <w:t>Referências</w:t>
            </w:r>
            <w:r>
              <w:rPr>
                <w:noProof/>
                <w:webHidden/>
              </w:rPr>
              <w:tab/>
            </w:r>
            <w:r>
              <w:rPr>
                <w:noProof/>
                <w:webHidden/>
              </w:rPr>
              <w:fldChar w:fldCharType="begin"/>
            </w:r>
            <w:r>
              <w:rPr>
                <w:noProof/>
                <w:webHidden/>
              </w:rPr>
              <w:instrText xml:space="preserve"> PAGEREF _Toc452392019 \h </w:instrText>
            </w:r>
            <w:r>
              <w:rPr>
                <w:noProof/>
                <w:webHidden/>
              </w:rPr>
            </w:r>
            <w:r>
              <w:rPr>
                <w:noProof/>
                <w:webHidden/>
              </w:rPr>
              <w:fldChar w:fldCharType="separate"/>
            </w:r>
            <w:r>
              <w:rPr>
                <w:noProof/>
                <w:webHidden/>
              </w:rPr>
              <w:t>24</w:t>
            </w:r>
            <w:r>
              <w:rPr>
                <w:noProof/>
                <w:webHidden/>
              </w:rPr>
              <w:fldChar w:fldCharType="end"/>
            </w:r>
          </w:hyperlink>
        </w:p>
        <w:p w:rsidR="00D14525" w:rsidRPr="00173F88" w:rsidRDefault="0065776C" w:rsidP="00BF18F3">
          <w:pPr>
            <w:sectPr w:rsidR="00D14525" w:rsidRPr="00173F88" w:rsidSect="00314E43">
              <w:type w:val="oddPage"/>
              <w:pgSz w:w="11905" w:h="16837"/>
              <w:pgMar w:top="1701" w:right="1701" w:bottom="1701" w:left="1701" w:header="1134" w:footer="1134" w:gutter="0"/>
              <w:cols w:space="720"/>
              <w:formProt w:val="0"/>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67782"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10" w:anchor="_Toc452369670" w:history="1">
        <w:r w:rsidR="00C67782" w:rsidRPr="008618FF">
          <w:rPr>
            <w:rStyle w:val="Hyperlink"/>
            <w:noProof/>
          </w:rPr>
          <w:t>Figura 1 - Sistema RI</w:t>
        </w:r>
        <w:r w:rsidR="00C67782">
          <w:rPr>
            <w:noProof/>
            <w:webHidden/>
          </w:rPr>
          <w:tab/>
        </w:r>
        <w:r w:rsidR="00C67782">
          <w:rPr>
            <w:noProof/>
            <w:webHidden/>
          </w:rPr>
          <w:fldChar w:fldCharType="begin"/>
        </w:r>
        <w:r w:rsidR="00C67782">
          <w:rPr>
            <w:noProof/>
            <w:webHidden/>
          </w:rPr>
          <w:instrText xml:space="preserve"> PAGEREF _Toc452369670 \h </w:instrText>
        </w:r>
        <w:r w:rsidR="00C67782">
          <w:rPr>
            <w:noProof/>
            <w:webHidden/>
          </w:rPr>
        </w:r>
        <w:r w:rsidR="00C67782">
          <w:rPr>
            <w:noProof/>
            <w:webHidden/>
          </w:rPr>
          <w:fldChar w:fldCharType="separate"/>
        </w:r>
        <w:r w:rsidR="00C67782">
          <w:rPr>
            <w:noProof/>
            <w:webHidden/>
          </w:rPr>
          <w:t>4</w:t>
        </w:r>
        <w:r w:rsidR="00C67782">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1" w:anchor="_Toc452369671" w:history="1">
        <w:r w:rsidRPr="008618FF">
          <w:rPr>
            <w:rStyle w:val="Hyperlink"/>
            <w:noProof/>
          </w:rPr>
          <w:t>Figura 2 - Arquitetura do Apache Lucene, Hatcher and Gospodnetic [4]</w:t>
        </w:r>
        <w:r>
          <w:rPr>
            <w:noProof/>
            <w:webHidden/>
          </w:rPr>
          <w:tab/>
        </w:r>
        <w:r>
          <w:rPr>
            <w:noProof/>
            <w:webHidden/>
          </w:rPr>
          <w:fldChar w:fldCharType="begin"/>
        </w:r>
        <w:r>
          <w:rPr>
            <w:noProof/>
            <w:webHidden/>
          </w:rPr>
          <w:instrText xml:space="preserve"> PAGEREF _Toc452369671 \h </w:instrText>
        </w:r>
        <w:r>
          <w:rPr>
            <w:noProof/>
            <w:webHidden/>
          </w:rPr>
        </w:r>
        <w:r>
          <w:rPr>
            <w:noProof/>
            <w:webHidden/>
          </w:rPr>
          <w:fldChar w:fldCharType="separate"/>
        </w:r>
        <w:r>
          <w:rPr>
            <w:noProof/>
            <w:webHidden/>
          </w:rPr>
          <w:t>10</w:t>
        </w:r>
        <w:r>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2" w:anchor="_Toc452369672" w:history="1">
        <w:r w:rsidRPr="008618FF">
          <w:rPr>
            <w:rStyle w:val="Hyperlink"/>
            <w:noProof/>
          </w:rPr>
          <w:t xml:space="preserve">Figura 3 - Arquitetura do </w:t>
        </w:r>
        <w:r w:rsidRPr="008618FF">
          <w:rPr>
            <w:rStyle w:val="Hyperlink"/>
            <w:i/>
            <w:noProof/>
          </w:rPr>
          <w:t>Sphinx Search</w:t>
        </w:r>
        <w:r w:rsidRPr="008618FF">
          <w:rPr>
            <w:rStyle w:val="Hyperlink"/>
            <w:noProof/>
          </w:rPr>
          <w:t xml:space="preserve"> [2]</w:t>
        </w:r>
        <w:r>
          <w:rPr>
            <w:noProof/>
            <w:webHidden/>
          </w:rPr>
          <w:tab/>
        </w:r>
        <w:r>
          <w:rPr>
            <w:noProof/>
            <w:webHidden/>
          </w:rPr>
          <w:fldChar w:fldCharType="begin"/>
        </w:r>
        <w:r>
          <w:rPr>
            <w:noProof/>
            <w:webHidden/>
          </w:rPr>
          <w:instrText xml:space="preserve"> PAGEREF _Toc452369672 \h </w:instrText>
        </w:r>
        <w:r>
          <w:rPr>
            <w:noProof/>
            <w:webHidden/>
          </w:rPr>
        </w:r>
        <w:r>
          <w:rPr>
            <w:noProof/>
            <w:webHidden/>
          </w:rPr>
          <w:fldChar w:fldCharType="separate"/>
        </w:r>
        <w:r>
          <w:rPr>
            <w:noProof/>
            <w:webHidden/>
          </w:rPr>
          <w:t>12</w:t>
        </w:r>
        <w:r>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3" w:anchor="_Toc452369673" w:history="1">
        <w:r w:rsidRPr="008618FF">
          <w:rPr>
            <w:rStyle w:val="Hyperlink"/>
            <w:noProof/>
          </w:rPr>
          <w:t>Figura 4 - Ranking de popularidade de ferramentas de pesquisa e bases de dados [3]</w:t>
        </w:r>
        <w:r>
          <w:rPr>
            <w:noProof/>
            <w:webHidden/>
          </w:rPr>
          <w:tab/>
        </w:r>
        <w:r>
          <w:rPr>
            <w:noProof/>
            <w:webHidden/>
          </w:rPr>
          <w:fldChar w:fldCharType="begin"/>
        </w:r>
        <w:r>
          <w:rPr>
            <w:noProof/>
            <w:webHidden/>
          </w:rPr>
          <w:instrText xml:space="preserve"> PAGEREF _Toc452369673 \h </w:instrText>
        </w:r>
        <w:r>
          <w:rPr>
            <w:noProof/>
            <w:webHidden/>
          </w:rPr>
        </w:r>
        <w:r>
          <w:rPr>
            <w:noProof/>
            <w:webHidden/>
          </w:rPr>
          <w:fldChar w:fldCharType="separate"/>
        </w:r>
        <w:r>
          <w:rPr>
            <w:noProof/>
            <w:webHidden/>
          </w:rPr>
          <w:t>15</w:t>
        </w:r>
        <w:r>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4" w:anchor="_Toc452369674" w:history="1">
        <w:r w:rsidRPr="008618FF">
          <w:rPr>
            <w:rStyle w:val="Hyperlink"/>
            <w:noProof/>
          </w:rPr>
          <w:t>Figura 5 - Estrutura hierárquica e relações dos termos do SNOMED [5]</w:t>
        </w:r>
        <w:r>
          <w:rPr>
            <w:noProof/>
            <w:webHidden/>
          </w:rPr>
          <w:tab/>
        </w:r>
        <w:r>
          <w:rPr>
            <w:noProof/>
            <w:webHidden/>
          </w:rPr>
          <w:fldChar w:fldCharType="begin"/>
        </w:r>
        <w:r>
          <w:rPr>
            <w:noProof/>
            <w:webHidden/>
          </w:rPr>
          <w:instrText xml:space="preserve"> PAGEREF _Toc452369674 \h </w:instrText>
        </w:r>
        <w:r>
          <w:rPr>
            <w:noProof/>
            <w:webHidden/>
          </w:rPr>
        </w:r>
        <w:r>
          <w:rPr>
            <w:noProof/>
            <w:webHidden/>
          </w:rPr>
          <w:fldChar w:fldCharType="separate"/>
        </w:r>
        <w:r>
          <w:rPr>
            <w:noProof/>
            <w:webHidden/>
          </w:rPr>
          <w:t>17</w:t>
        </w:r>
        <w:r>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5" w:anchor="_Toc452369675" w:history="1">
        <w:r w:rsidRPr="008618FF">
          <w:rPr>
            <w:rStyle w:val="Hyperlink"/>
            <w:noProof/>
          </w:rPr>
          <w:t>Figura 6 - Estrutura hierárquica do MeSH [1]</w:t>
        </w:r>
        <w:r>
          <w:rPr>
            <w:noProof/>
            <w:webHidden/>
          </w:rPr>
          <w:tab/>
        </w:r>
        <w:r>
          <w:rPr>
            <w:noProof/>
            <w:webHidden/>
          </w:rPr>
          <w:fldChar w:fldCharType="begin"/>
        </w:r>
        <w:r>
          <w:rPr>
            <w:noProof/>
            <w:webHidden/>
          </w:rPr>
          <w:instrText xml:space="preserve"> PAGEREF _Toc452369675 \h </w:instrText>
        </w:r>
        <w:r>
          <w:rPr>
            <w:noProof/>
            <w:webHidden/>
          </w:rPr>
        </w:r>
        <w:r>
          <w:rPr>
            <w:noProof/>
            <w:webHidden/>
          </w:rPr>
          <w:fldChar w:fldCharType="separate"/>
        </w:r>
        <w:r>
          <w:rPr>
            <w:noProof/>
            <w:webHidden/>
          </w:rPr>
          <w:t>19</w:t>
        </w:r>
        <w:r>
          <w:rPr>
            <w:noProof/>
            <w:webHidden/>
          </w:rPr>
          <w:fldChar w:fldCharType="end"/>
        </w:r>
      </w:hyperlink>
    </w:p>
    <w:p w:rsidR="00C67782" w:rsidRDefault="00C67782">
      <w:pPr>
        <w:pStyle w:val="TableofFigures"/>
        <w:rPr>
          <w:rFonts w:asciiTheme="minorHAnsi" w:eastAsiaTheme="minorEastAsia" w:hAnsiTheme="minorHAnsi" w:cstheme="minorBidi"/>
          <w:noProof/>
          <w:sz w:val="22"/>
          <w:szCs w:val="22"/>
          <w:lang w:eastAsia="pt-PT"/>
        </w:rPr>
      </w:pPr>
      <w:hyperlink r:id="rId16" w:anchor="_Toc452369676" w:history="1">
        <w:r w:rsidRPr="008618FF">
          <w:rPr>
            <w:rStyle w:val="Hyperlink"/>
            <w:noProof/>
          </w:rPr>
          <w:t>Figura 7 - Planeamento</w:t>
        </w:r>
        <w:r>
          <w:rPr>
            <w:noProof/>
            <w:webHidden/>
          </w:rPr>
          <w:tab/>
        </w:r>
        <w:r>
          <w:rPr>
            <w:noProof/>
            <w:webHidden/>
          </w:rPr>
          <w:fldChar w:fldCharType="begin"/>
        </w:r>
        <w:r>
          <w:rPr>
            <w:noProof/>
            <w:webHidden/>
          </w:rPr>
          <w:instrText xml:space="preserve"> PAGEREF _Toc452369676 \h </w:instrText>
        </w:r>
        <w:r>
          <w:rPr>
            <w:noProof/>
            <w:webHidden/>
          </w:rPr>
        </w:r>
        <w:r>
          <w:rPr>
            <w:noProof/>
            <w:webHidden/>
          </w:rPr>
          <w:fldChar w:fldCharType="separate"/>
        </w:r>
        <w:r>
          <w:rPr>
            <w:noProof/>
            <w:webHidden/>
          </w:rPr>
          <w:t>21</w:t>
        </w:r>
        <w:r>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17"/>
          <w:headerReference w:type="default" r:id="rId18"/>
          <w:footerReference w:type="even" r:id="rId19"/>
          <w:footerReference w:type="default" r:id="rId20"/>
          <w:headerReference w:type="first" r:id="rId21"/>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67782" w:rsidRDefault="00B12C36">
      <w:pPr>
        <w:pStyle w:val="TableofFigur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67782">
        <w:rPr>
          <w:noProof/>
        </w:rPr>
        <w:t>Tabela 1 - Comparação entre SOLR, ElasticSearch e Sphinx Search</w:t>
      </w:r>
      <w:r w:rsidR="00C67782">
        <w:rPr>
          <w:noProof/>
        </w:rPr>
        <w:tab/>
      </w:r>
      <w:r w:rsidR="00C67782">
        <w:rPr>
          <w:noProof/>
        </w:rPr>
        <w:fldChar w:fldCharType="begin"/>
      </w:r>
      <w:r w:rsidR="00C67782">
        <w:rPr>
          <w:noProof/>
        </w:rPr>
        <w:instrText xml:space="preserve"> PAGEREF _Toc452369677 \h </w:instrText>
      </w:r>
      <w:r w:rsidR="00C67782">
        <w:rPr>
          <w:noProof/>
        </w:rPr>
      </w:r>
      <w:r w:rsidR="00C67782">
        <w:rPr>
          <w:noProof/>
        </w:rPr>
        <w:fldChar w:fldCharType="separate"/>
      </w:r>
      <w:r w:rsidR="00C67782">
        <w:rPr>
          <w:noProof/>
        </w:rPr>
        <w:t>14</w:t>
      </w:r>
      <w:r w:rsidR="00C67782">
        <w:rPr>
          <w:noProof/>
        </w:rPr>
        <w:fldChar w:fldCharType="end"/>
      </w:r>
    </w:p>
    <w:p w:rsidR="00C67782" w:rsidRDefault="00C67782">
      <w:pPr>
        <w:pStyle w:val="TableofFigures"/>
        <w:rPr>
          <w:rFonts w:asciiTheme="minorHAnsi" w:eastAsiaTheme="minorEastAsia" w:hAnsiTheme="minorHAnsi" w:cstheme="minorBidi"/>
          <w:noProof/>
          <w:sz w:val="22"/>
          <w:szCs w:val="22"/>
          <w:lang w:eastAsia="pt-PT"/>
        </w:rPr>
      </w:pPr>
      <w:r>
        <w:rPr>
          <w:noProof/>
        </w:rPr>
        <w:t>Tabela 2 - Exemplo de ICD-9-CM [21]</w:t>
      </w:r>
      <w:r>
        <w:rPr>
          <w:noProof/>
        </w:rPr>
        <w:tab/>
      </w:r>
      <w:r>
        <w:rPr>
          <w:noProof/>
        </w:rPr>
        <w:fldChar w:fldCharType="begin"/>
      </w:r>
      <w:r>
        <w:rPr>
          <w:noProof/>
        </w:rPr>
        <w:instrText xml:space="preserve"> PAGEREF _Toc452369678 \h </w:instrText>
      </w:r>
      <w:r>
        <w:rPr>
          <w:noProof/>
        </w:rPr>
      </w:r>
      <w:r>
        <w:rPr>
          <w:noProof/>
        </w:rPr>
        <w:fldChar w:fldCharType="separate"/>
      </w:r>
      <w:r>
        <w:rPr>
          <w:noProof/>
        </w:rPr>
        <w:t>18</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0B165F" w:rsidRPr="00173F88" w:rsidTr="005E7009">
        <w:tc>
          <w:tcPr>
            <w:tcW w:w="1271" w:type="dxa"/>
          </w:tcPr>
          <w:p w:rsidR="000B165F" w:rsidRPr="00173F88" w:rsidRDefault="000B165F" w:rsidP="00321FA1">
            <w:pPr>
              <w:pStyle w:val="tabelaabreviaturas"/>
            </w:pPr>
            <w:r w:rsidRPr="00173F88">
              <w:t>API</w:t>
            </w:r>
          </w:p>
        </w:tc>
        <w:tc>
          <w:tcPr>
            <w:tcW w:w="7234" w:type="dxa"/>
            <w:tcMar>
              <w:left w:w="113" w:type="dxa"/>
            </w:tcMar>
          </w:tcPr>
          <w:p w:rsidR="000B165F" w:rsidRPr="00173F88" w:rsidRDefault="000B165F"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0B165F" w:rsidRPr="00173F88" w:rsidTr="005E7009">
        <w:tc>
          <w:tcPr>
            <w:tcW w:w="1271" w:type="dxa"/>
          </w:tcPr>
          <w:p w:rsidR="000B165F" w:rsidRPr="00173F88" w:rsidRDefault="000B165F" w:rsidP="00321FA1">
            <w:pPr>
              <w:pStyle w:val="tabelaabreviaturas"/>
            </w:pPr>
            <w:r>
              <w:t>HTTP</w:t>
            </w:r>
          </w:p>
        </w:tc>
        <w:tc>
          <w:tcPr>
            <w:tcW w:w="7234" w:type="dxa"/>
            <w:tcMar>
              <w:left w:w="113" w:type="dxa"/>
            </w:tcMar>
          </w:tcPr>
          <w:p w:rsidR="000B165F" w:rsidRPr="00173F88" w:rsidRDefault="000B165F"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proofErr w:type="gramStart"/>
            <w:r w:rsidRPr="006F7AC8">
              <w:t>Protocol</w:t>
            </w:r>
            <w:proofErr w:type="spellEnd"/>
            <w:proofErr w:type="gramEnd"/>
          </w:p>
        </w:tc>
      </w:tr>
      <w:tr w:rsidR="000B165F" w:rsidRPr="00A42B6D" w:rsidTr="005E7009">
        <w:tc>
          <w:tcPr>
            <w:tcW w:w="1271" w:type="dxa"/>
          </w:tcPr>
          <w:p w:rsidR="000B165F" w:rsidRPr="00173F88" w:rsidRDefault="000B165F" w:rsidP="00321FA1">
            <w:pPr>
              <w:pStyle w:val="tabelaabreviaturas"/>
            </w:pPr>
            <w:r w:rsidRPr="00823525">
              <w:t>ICD-9-CM</w:t>
            </w:r>
          </w:p>
        </w:tc>
        <w:tc>
          <w:tcPr>
            <w:tcW w:w="7234" w:type="dxa"/>
            <w:tcMar>
              <w:left w:w="113" w:type="dxa"/>
            </w:tcMar>
          </w:tcPr>
          <w:p w:rsidR="000B165F" w:rsidRPr="00823525" w:rsidRDefault="000B165F" w:rsidP="00321FA1">
            <w:pPr>
              <w:pStyle w:val="tabelaabreviaturas"/>
              <w:rPr>
                <w:lang w:val="en-GB"/>
              </w:rPr>
            </w:pPr>
            <w:r w:rsidRPr="00823525">
              <w:rPr>
                <w:lang w:val="en-GB"/>
              </w:rPr>
              <w:t>International Classification of Diseases, 9th Revision</w:t>
            </w:r>
            <w:r>
              <w:rPr>
                <w:lang w:val="en-GB"/>
              </w:rPr>
              <w:t>, Clinical Modification</w:t>
            </w:r>
          </w:p>
        </w:tc>
      </w:tr>
      <w:tr w:rsidR="000B165F" w:rsidRPr="00173F88" w:rsidTr="005E7009">
        <w:tc>
          <w:tcPr>
            <w:tcW w:w="1271" w:type="dxa"/>
          </w:tcPr>
          <w:p w:rsidR="000B165F" w:rsidRPr="00173F88" w:rsidRDefault="000B165F" w:rsidP="00321FA1">
            <w:pPr>
              <w:pStyle w:val="tabelaabreviaturas"/>
            </w:pPr>
            <w:r w:rsidRPr="00173F88">
              <w:t>JSON</w:t>
            </w:r>
          </w:p>
        </w:tc>
        <w:tc>
          <w:tcPr>
            <w:tcW w:w="7234" w:type="dxa"/>
            <w:tcMar>
              <w:left w:w="113" w:type="dxa"/>
            </w:tcMar>
          </w:tcPr>
          <w:p w:rsidR="000B165F" w:rsidRPr="00173F88" w:rsidRDefault="000B165F"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0B165F" w:rsidRPr="00823525" w:rsidTr="005E7009">
        <w:tc>
          <w:tcPr>
            <w:tcW w:w="1271" w:type="dxa"/>
          </w:tcPr>
          <w:p w:rsidR="000B165F" w:rsidRDefault="000B165F" w:rsidP="00321FA1">
            <w:pPr>
              <w:pStyle w:val="tabelaabreviaturas"/>
              <w:rPr>
                <w:lang w:val="en-GB"/>
              </w:rPr>
            </w:pPr>
            <w:proofErr w:type="spellStart"/>
            <w:r>
              <w:rPr>
                <w:lang w:val="en-GB"/>
              </w:rPr>
              <w:t>MeSH</w:t>
            </w:r>
            <w:proofErr w:type="spellEnd"/>
          </w:p>
        </w:tc>
        <w:tc>
          <w:tcPr>
            <w:tcW w:w="7234" w:type="dxa"/>
            <w:tcMar>
              <w:left w:w="113" w:type="dxa"/>
            </w:tcMar>
          </w:tcPr>
          <w:p w:rsidR="000B165F" w:rsidRPr="007A5BC6" w:rsidRDefault="000B165F" w:rsidP="00154C37">
            <w:pPr>
              <w:pStyle w:val="tabelaabreviaturas"/>
              <w:rPr>
                <w:lang w:val="en-GB"/>
              </w:rPr>
            </w:pPr>
            <w:r w:rsidRPr="000B165F">
              <w:rPr>
                <w:lang w:val="en-GB"/>
              </w:rPr>
              <w:t>Medical Subject Headings</w:t>
            </w:r>
          </w:p>
        </w:tc>
      </w:tr>
      <w:tr w:rsidR="000B165F" w:rsidRPr="00173F88" w:rsidTr="005E7009">
        <w:tc>
          <w:tcPr>
            <w:tcW w:w="1271" w:type="dxa"/>
          </w:tcPr>
          <w:p w:rsidR="000B165F" w:rsidRPr="00173F88" w:rsidRDefault="000B165F" w:rsidP="00321FA1">
            <w:pPr>
              <w:pStyle w:val="tabelaabreviaturas"/>
            </w:pPr>
            <w:r w:rsidRPr="00173F88">
              <w:t>PDF</w:t>
            </w:r>
          </w:p>
        </w:tc>
        <w:tc>
          <w:tcPr>
            <w:tcW w:w="7234" w:type="dxa"/>
            <w:tcMar>
              <w:left w:w="113" w:type="dxa"/>
            </w:tcMar>
          </w:tcPr>
          <w:p w:rsidR="000B165F" w:rsidRPr="00173F88" w:rsidRDefault="000B165F"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0B165F" w:rsidRPr="00173F88" w:rsidTr="005E7009">
        <w:tc>
          <w:tcPr>
            <w:tcW w:w="1271" w:type="dxa"/>
          </w:tcPr>
          <w:p w:rsidR="000B165F" w:rsidRPr="00173F88" w:rsidRDefault="000B165F" w:rsidP="00321FA1">
            <w:pPr>
              <w:pStyle w:val="tabelaabreviaturas"/>
            </w:pPr>
            <w:r>
              <w:t>REST</w:t>
            </w:r>
          </w:p>
        </w:tc>
        <w:tc>
          <w:tcPr>
            <w:tcW w:w="7234" w:type="dxa"/>
            <w:tcMar>
              <w:left w:w="113" w:type="dxa"/>
            </w:tcMar>
          </w:tcPr>
          <w:p w:rsidR="000B165F" w:rsidRPr="00173F88" w:rsidRDefault="000B165F"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0B165F" w:rsidRPr="00173F88" w:rsidTr="005E7009">
        <w:tc>
          <w:tcPr>
            <w:tcW w:w="1271" w:type="dxa"/>
          </w:tcPr>
          <w:p w:rsidR="000B165F" w:rsidRPr="00173F88" w:rsidRDefault="000B165F" w:rsidP="00321FA1">
            <w:pPr>
              <w:pStyle w:val="tabelaabreviaturas"/>
            </w:pPr>
            <w:r>
              <w:t>RI</w:t>
            </w:r>
          </w:p>
        </w:tc>
        <w:tc>
          <w:tcPr>
            <w:tcW w:w="7234" w:type="dxa"/>
            <w:tcMar>
              <w:left w:w="113" w:type="dxa"/>
            </w:tcMar>
          </w:tcPr>
          <w:p w:rsidR="000B165F" w:rsidRPr="00173F88" w:rsidRDefault="000B165F" w:rsidP="00321FA1">
            <w:pPr>
              <w:pStyle w:val="tabelaabreviaturas"/>
            </w:pPr>
            <w:r>
              <w:t>Recuperação de Informação</w:t>
            </w:r>
          </w:p>
        </w:tc>
      </w:tr>
      <w:tr w:rsidR="000B165F" w:rsidRPr="00A42B6D" w:rsidTr="005E7009">
        <w:tc>
          <w:tcPr>
            <w:tcW w:w="1271" w:type="dxa"/>
          </w:tcPr>
          <w:p w:rsidR="000B165F" w:rsidRDefault="000B165F" w:rsidP="00321FA1">
            <w:pPr>
              <w:pStyle w:val="tabelaabreviaturas"/>
              <w:rPr>
                <w:lang w:val="en-GB"/>
              </w:rPr>
            </w:pPr>
            <w:r w:rsidRPr="00504C2F">
              <w:rPr>
                <w:lang w:val="en-GB"/>
              </w:rPr>
              <w:t>SNOMED CT</w:t>
            </w:r>
          </w:p>
        </w:tc>
        <w:tc>
          <w:tcPr>
            <w:tcW w:w="7234" w:type="dxa"/>
            <w:tcMar>
              <w:left w:w="113" w:type="dxa"/>
            </w:tcMar>
          </w:tcPr>
          <w:p w:rsidR="000B165F" w:rsidRPr="007A0492" w:rsidRDefault="000B165F" w:rsidP="00154C37">
            <w:pPr>
              <w:pStyle w:val="tabelaabreviaturas"/>
              <w:rPr>
                <w:lang w:val="en-GB"/>
              </w:rPr>
            </w:pPr>
            <w:r w:rsidRPr="007A0492">
              <w:rPr>
                <w:lang w:val="en-GB"/>
              </w:rPr>
              <w:t>Systematized Nomenclature of Medicine</w:t>
            </w:r>
            <w:r>
              <w:rPr>
                <w:lang w:val="en-GB"/>
              </w:rPr>
              <w:t xml:space="preserve"> – Clinical Terms</w:t>
            </w:r>
          </w:p>
        </w:tc>
      </w:tr>
      <w:tr w:rsidR="000B165F" w:rsidRPr="00823525" w:rsidTr="005E7009">
        <w:tc>
          <w:tcPr>
            <w:tcW w:w="1271" w:type="dxa"/>
          </w:tcPr>
          <w:p w:rsidR="000B165F" w:rsidRDefault="000B165F" w:rsidP="00321FA1">
            <w:pPr>
              <w:pStyle w:val="tabelaabreviaturas"/>
              <w:rPr>
                <w:lang w:val="en-GB"/>
              </w:rPr>
            </w:pPr>
            <w:r>
              <w:rPr>
                <w:lang w:val="en-GB"/>
              </w:rPr>
              <w:t>UMLS</w:t>
            </w:r>
          </w:p>
        </w:tc>
        <w:tc>
          <w:tcPr>
            <w:tcW w:w="7234" w:type="dxa"/>
            <w:tcMar>
              <w:left w:w="113" w:type="dxa"/>
            </w:tcMar>
          </w:tcPr>
          <w:p w:rsidR="000B165F" w:rsidRPr="007A0492" w:rsidRDefault="000B165F" w:rsidP="00154C37">
            <w:pPr>
              <w:pStyle w:val="tabelaabreviaturas"/>
              <w:rPr>
                <w:lang w:val="en-GB"/>
              </w:rPr>
            </w:pPr>
            <w:r w:rsidRPr="007A5BC6">
              <w:rPr>
                <w:lang w:val="en-GB"/>
              </w:rPr>
              <w:t>Unified Medical Language System</w:t>
            </w:r>
          </w:p>
        </w:tc>
      </w:tr>
      <w:tr w:rsidR="000B165F" w:rsidRPr="00173F88" w:rsidTr="005E7009">
        <w:tc>
          <w:tcPr>
            <w:tcW w:w="1271" w:type="dxa"/>
          </w:tcPr>
          <w:p w:rsidR="000B165F" w:rsidRPr="00173F88" w:rsidRDefault="000B165F" w:rsidP="00321FA1">
            <w:pPr>
              <w:pStyle w:val="tabelaabreviaturas"/>
            </w:pPr>
            <w:r w:rsidRPr="00173F88">
              <w:t>XML</w:t>
            </w:r>
          </w:p>
        </w:tc>
        <w:tc>
          <w:tcPr>
            <w:tcW w:w="7234" w:type="dxa"/>
            <w:tcMar>
              <w:left w:w="113" w:type="dxa"/>
            </w:tcMar>
          </w:tcPr>
          <w:p w:rsidR="000B165F" w:rsidRPr="00173F88" w:rsidRDefault="000B165F" w:rsidP="00321FA1">
            <w:pPr>
              <w:pStyle w:val="tabelaabreviaturas"/>
            </w:pPr>
            <w:proofErr w:type="spellStart"/>
            <w:proofErr w:type="gramStart"/>
            <w:r w:rsidRPr="00173F88">
              <w:t>eXtensible</w:t>
            </w:r>
            <w:proofErr w:type="spellEnd"/>
            <w:proofErr w:type="gramEnd"/>
            <w:r w:rsidRPr="00173F88">
              <w:t xml:space="preserve"> </w:t>
            </w:r>
            <w:proofErr w:type="spellStart"/>
            <w:r w:rsidRPr="00173F88">
              <w:t>Markup</w:t>
            </w:r>
            <w:proofErr w:type="spellEnd"/>
            <w:r w:rsidRPr="00173F88">
              <w:t xml:space="preserve"> </w:t>
            </w:r>
            <w:proofErr w:type="spellStart"/>
            <w:r w:rsidRPr="00173F88">
              <w:t>Language</w:t>
            </w:r>
            <w:proofErr w:type="spellEnd"/>
          </w:p>
        </w:tc>
      </w:tr>
      <w:tr w:rsidR="00BC4747" w:rsidRPr="00173F88" w:rsidTr="005E7009">
        <w:tc>
          <w:tcPr>
            <w:tcW w:w="1271" w:type="dxa"/>
          </w:tcPr>
          <w:p w:rsidR="00BC4747" w:rsidRPr="00173F88" w:rsidRDefault="00BC4747" w:rsidP="00321FA1">
            <w:pPr>
              <w:pStyle w:val="tabelaabreviaturas"/>
            </w:pPr>
            <w:r>
              <w:t>EHR</w:t>
            </w:r>
          </w:p>
        </w:tc>
        <w:tc>
          <w:tcPr>
            <w:tcW w:w="7234" w:type="dxa"/>
            <w:tcMar>
              <w:left w:w="113" w:type="dxa"/>
            </w:tcMar>
          </w:tcPr>
          <w:p w:rsidR="00BC4747" w:rsidRPr="00173F88" w:rsidRDefault="00BC4747" w:rsidP="00321FA1">
            <w:pPr>
              <w:pStyle w:val="tabelaabreviaturas"/>
            </w:pPr>
            <w:proofErr w:type="spellStart"/>
            <w:r>
              <w:t>Electronic</w:t>
            </w:r>
            <w:proofErr w:type="spellEnd"/>
            <w:r>
              <w:t xml:space="preserve"> </w:t>
            </w:r>
            <w:proofErr w:type="spellStart"/>
            <w:r>
              <w:t>Health</w:t>
            </w:r>
            <w:proofErr w:type="spellEnd"/>
            <w:r>
              <w:t xml:space="preserve"> Record</w:t>
            </w:r>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22"/>
          <w:headerReference w:type="default" r:id="rId23"/>
          <w:footerReference w:type="even" r:id="rId24"/>
          <w:footerReference w:type="default" r:id="rId25"/>
          <w:headerReference w:type="first" r:id="rId26"/>
          <w:type w:val="oddPage"/>
          <w:pgSz w:w="11905" w:h="16837"/>
          <w:pgMar w:top="1701" w:right="1701" w:bottom="1701" w:left="1701" w:header="1134" w:footer="1134" w:gutter="0"/>
          <w:pgNumType w:fmt="lowerRoman"/>
          <w:cols w:space="720"/>
          <w:formProt w:val="0"/>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Heading1"/>
      </w:pPr>
      <w:bookmarkStart w:id="0" w:name="_Toc441331318"/>
      <w:bookmarkStart w:id="1" w:name="_Toc452391994"/>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importante e que influencia tem/terá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Heading2"/>
      </w:pPr>
      <w:bookmarkStart w:id="2" w:name="_Toc441331319"/>
      <w:bookmarkStart w:id="3" w:name="_Toc452391995"/>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0A139B" w:rsidRPr="00173F88">
        <w:t>ão e n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será desenvolvida no âmbito empresarial da </w:t>
      </w:r>
      <w:proofErr w:type="spellStart"/>
      <w:r w:rsidRPr="005651CA">
        <w:rPr>
          <w:i/>
        </w:rPr>
        <w:t>Glintt</w:t>
      </w:r>
      <w:proofErr w:type="spellEnd"/>
      <w:r w:rsidRPr="005651CA">
        <w:rPr>
          <w:i/>
        </w:rPr>
        <w:t xml:space="preserve"> - </w:t>
      </w:r>
      <w:proofErr w:type="spellStart"/>
      <w:r w:rsidRPr="005651CA">
        <w:rPr>
          <w:i/>
        </w:rPr>
        <w:t>Healthcare</w:t>
      </w:r>
      <w:proofErr w:type="spellEnd"/>
      <w:r w:rsidRPr="005651CA">
        <w:rPr>
          <w:i/>
        </w:rPr>
        <w:t xml:space="preserve"> </w:t>
      </w:r>
      <w:proofErr w:type="spellStart"/>
      <w:r w:rsidRPr="005651CA">
        <w:rPr>
          <w:i/>
        </w:rPr>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B61668">
        <w:rPr>
          <w:i/>
        </w:rPr>
        <w:t>Glintt</w:t>
      </w:r>
      <w:proofErr w:type="spellEnd"/>
      <w:r w:rsidR="00B61668">
        <w:t xml:space="preserve"> trabalha com uma enorme quantidade de informação clínica que pode variar desde documentos </w:t>
      </w:r>
      <w:proofErr w:type="spellStart"/>
      <w:r w:rsidR="00B61668">
        <w:t>pdf</w:t>
      </w:r>
      <w:proofErr w:type="spellEnd"/>
      <w:r w:rsidR="00B61668">
        <w:t xml:space="preserve">, </w:t>
      </w:r>
      <w:proofErr w:type="spellStart"/>
      <w:r w:rsidR="00B61668">
        <w:t>word</w:t>
      </w:r>
      <w:proofErr w:type="spellEnd"/>
      <w:r w:rsidR="00B61668">
        <w:t xml:space="preserve">, </w:t>
      </w:r>
      <w:proofErr w:type="spellStart"/>
      <w:r w:rsidR="00B61668">
        <w:t>json</w:t>
      </w:r>
      <w:proofErr w:type="spellEnd"/>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Heading2"/>
      </w:pPr>
      <w:bookmarkStart w:id="4" w:name="_Toc441331321"/>
      <w:bookmarkStart w:id="5" w:name="_Toc452391996"/>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encontra-se dispersa por várias fontes</w:t>
      </w:r>
      <w:r w:rsidR="00893684" w:rsidRPr="00173F88">
        <w:t xml:space="preserve"> e diferentes formatos</w:t>
      </w:r>
      <w:r w:rsidR="003E2FD9">
        <w:t>, e por vezes, não se encontra estruturada</w:t>
      </w:r>
      <w:r w:rsidR="00893684" w:rsidRPr="00173F88">
        <w:t xml:space="preserve"> </w:t>
      </w:r>
      <w:r w:rsidR="0011729E" w:rsidRPr="00173F88">
        <w:t>o que faz com que as entidades médicas percam demasiado tempo na pesquisa/ procura 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C06CEC"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formatos eletrónicos, estes muitas vezes resultam apenas numa digitalização do documento </w:t>
      </w:r>
      <w:r w:rsidR="00E70FD7">
        <w:t>original e, por isso, surgem diversos problemas</w:t>
      </w:r>
      <w:r w:rsidR="00B8253C">
        <w:t xml:space="preserve"> que levantam algumas questões: C</w:t>
      </w:r>
      <w:r w:rsidR="00E70FD7">
        <w:t>omo indexar imagens</w:t>
      </w:r>
      <w:r w:rsidR="00B8253C">
        <w:t>? Como pesquisar algo sobre elas?</w:t>
      </w:r>
      <w:r w:rsidR="00E70FD7">
        <w:t xml:space="preserve"> </w:t>
      </w:r>
      <w:r w:rsidR="00B8253C" w:rsidRPr="00B8253C">
        <w:t>Outro aspeto é a forma de apresentar os resultados da pesquisa, atendendo a que as fontes podem estar em documentos autónomos ou como valores em campos de bases de dados.</w:t>
      </w:r>
      <w:r w:rsidR="00B8253C">
        <w:t xml:space="preserve"> </w:t>
      </w:r>
      <w:r w:rsidR="00E70FD7">
        <w:t>Estes últimos pontos realçam a grande variedade de dados e</w:t>
      </w:r>
      <w:r w:rsidR="00EF7FD2">
        <w:t>, com isso,</w:t>
      </w:r>
      <w:r w:rsidR="00E70FD7">
        <w:t xml:space="preserve"> alguns dos problemas que são necessários resolver</w:t>
      </w:r>
      <w:r w:rsidR="00EF7FD2">
        <w:t xml:space="preserve"> nesta área</w:t>
      </w:r>
      <w:r w:rsidR="00E70FD7">
        <w:t>.</w:t>
      </w:r>
    </w:p>
    <w:p w:rsidR="004B7590" w:rsidRPr="00173F88" w:rsidRDefault="00C87B5A" w:rsidP="00A73589">
      <w:r>
        <w:t>Com o fim de</w:t>
      </w:r>
      <w:r w:rsidR="00B8253C">
        <w:t xml:space="preserve"> resolver estes problemas surge a necessidade de classificar e indexar a informaç</w:t>
      </w:r>
      <w:r w:rsidR="00F05562">
        <w:t xml:space="preserve">ão </w:t>
      </w:r>
      <w:r w:rsidR="007555EE">
        <w:t>que tornam possível uma</w:t>
      </w:r>
      <w:r w:rsidR="00F05562">
        <w:t xml:space="preserve"> </w:t>
      </w:r>
      <w:r w:rsidR="00A73589">
        <w:t>uniformização</w:t>
      </w:r>
      <w:r w:rsidR="00F05562">
        <w:t xml:space="preserve"> </w:t>
      </w:r>
      <w:r w:rsidR="007555EE">
        <w:t>d</w:t>
      </w:r>
      <w:r w:rsidR="00EC49B5">
        <w:t xml:space="preserve">os dados </w:t>
      </w:r>
      <w:r w:rsidR="00B8253C">
        <w:t xml:space="preserve">numa </w:t>
      </w:r>
      <w:r w:rsidR="00F05562">
        <w:t>s</w:t>
      </w:r>
      <w:r w:rsidR="007555EE">
        <w:t>ó estrutura</w:t>
      </w:r>
      <w:r w:rsidR="00A73589">
        <w:t>, permitindo assim, que</w:t>
      </w:r>
      <w:r w:rsidR="00EC49B5">
        <w:t xml:space="preserve"> estes</w:t>
      </w:r>
      <w:r w:rsidR="00A73589">
        <w:t xml:space="preserve"> seja</w:t>
      </w:r>
      <w:r w:rsidR="00EC49B5">
        <w:t>m</w:t>
      </w:r>
      <w:r w:rsidR="00A73589">
        <w:t xml:space="preserve"> di</w:t>
      </w:r>
      <w:r w:rsidR="00EC49B5">
        <w:t>sponibilizados</w:t>
      </w:r>
      <w:r w:rsidR="00A73589">
        <w:t xml:space="preserve"> numa plataforma única e pesquisável. Em suma, o acesso à informação torna-se mais fácil e de qualidade, uma vez que toda a informação se encontra num só ponto</w:t>
      </w:r>
      <w:r w:rsidR="0043214C">
        <w:t>.</w:t>
      </w:r>
    </w:p>
    <w:p w:rsidR="004B7590" w:rsidRPr="00173F88" w:rsidRDefault="004B7590" w:rsidP="004A787D">
      <w:pPr>
        <w:pStyle w:val="Heading2"/>
      </w:pPr>
      <w:bookmarkStart w:id="6" w:name="_Toc441331322"/>
      <w:bookmarkStart w:id="7" w:name="_Toc452391997"/>
      <w:r w:rsidRPr="00173F88">
        <w:t>Estrutura d</w:t>
      </w:r>
      <w:bookmarkEnd w:id="6"/>
      <w:r w:rsidR="0078202C" w:rsidRPr="00173F88">
        <w:t>o Relatório</w:t>
      </w:r>
      <w:bookmarkEnd w:id="7"/>
    </w:p>
    <w:p w:rsidR="004B7590" w:rsidRDefault="00CD747E" w:rsidP="004A787D">
      <w:pPr>
        <w:rPr>
          <w:color w:val="000000" w:themeColor="text1"/>
        </w:rPr>
      </w:pPr>
      <w:r>
        <w:rPr>
          <w:color w:val="000000" w:themeColor="text1"/>
        </w:rPr>
        <w:t>O presente documento está dividido em 3 capítulos:</w:t>
      </w:r>
    </w:p>
    <w:p w:rsidR="00CD747E" w:rsidRDefault="00422308" w:rsidP="00422308">
      <w:pPr>
        <w:pStyle w:val="ListParagraph"/>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ou </w:t>
      </w:r>
      <w:r w:rsidR="00CD747E">
        <w:rPr>
          <w:color w:val="000000" w:themeColor="text1"/>
        </w:rPr>
        <w:t>enquadramento do tema em causa;</w:t>
      </w:r>
    </w:p>
    <w:p w:rsidR="00CD747E" w:rsidRDefault="00422308" w:rsidP="00422308">
      <w:pPr>
        <w:pStyle w:val="ListParagraph"/>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três subsecções: Recuperação de Informação, Indexação e Classificação;</w:t>
      </w:r>
    </w:p>
    <w:p w:rsidR="00D14525" w:rsidRPr="00046DEF" w:rsidRDefault="00422308" w:rsidP="0071491A">
      <w:pPr>
        <w:pStyle w:val="ListParagraph"/>
        <w:numPr>
          <w:ilvl w:val="0"/>
          <w:numId w:val="39"/>
        </w:numPr>
        <w:rPr>
          <w:color w:val="000000" w:themeColor="text1"/>
          <w:highlight w:val="red"/>
        </w:rPr>
      </w:pPr>
      <w:r w:rsidRPr="00046DEF">
        <w:rPr>
          <w:b/>
          <w:color w:val="000000" w:themeColor="text1"/>
          <w:highlight w:val="red"/>
        </w:rPr>
        <w:t>Capítulo 3 – Conclusões e Trabalhos futuros</w:t>
      </w:r>
      <w:r w:rsidRPr="00046DEF">
        <w:rPr>
          <w:color w:val="000000" w:themeColor="text1"/>
          <w:highlight w:val="red"/>
        </w:rPr>
        <w:t>: é onde se apresenta conclusões relativas a este documento e se revela as etapas futuras do projeto em causa.</w:t>
      </w:r>
    </w:p>
    <w:p w:rsidR="00A37B14" w:rsidRPr="00173F88" w:rsidRDefault="00A37B14" w:rsidP="004A787D"/>
    <w:p w:rsidR="00A37B14" w:rsidRPr="00173F88" w:rsidRDefault="00A37B14" w:rsidP="004A787D">
      <w:pPr>
        <w:sectPr w:rsidR="00A37B14" w:rsidRPr="00173F88" w:rsidSect="00314E43">
          <w:headerReference w:type="even" r:id="rId27"/>
          <w:headerReference w:type="default" r:id="rId28"/>
          <w:footerReference w:type="even" r:id="rId29"/>
          <w:footerReference w:type="default" r:id="rId30"/>
          <w:headerReference w:type="first" r:id="rId31"/>
          <w:type w:val="oddPage"/>
          <w:pgSz w:w="11905" w:h="16837"/>
          <w:pgMar w:top="1701" w:right="1701" w:bottom="1701" w:left="1701" w:header="1134" w:footer="1134" w:gutter="0"/>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Heading1"/>
      </w:pPr>
      <w:bookmarkStart w:id="9" w:name="_Toc441331323"/>
      <w:bookmarkStart w:id="10" w:name="_Toc452391998"/>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RI</w:t>
      </w:r>
      <w:r>
        <w:t xml:space="preserve"> (recuperação de informação) e indexação com uma breve descrição das tecnologias mais recentes e mais utilizadas na área</w:t>
      </w:r>
      <w:r w:rsidRPr="00EE3EF8">
        <w:rPr>
          <w:highlight w:val="red"/>
        </w:rPr>
        <w:t>.</w:t>
      </w:r>
      <w:r w:rsidR="00EC557C" w:rsidRPr="00EE3EF8">
        <w:rPr>
          <w:highlight w:val="red"/>
        </w:rPr>
        <w:t xml:space="preserve"> Na última secção é apresentada como é feita a classificação da informação.</w:t>
      </w:r>
    </w:p>
    <w:p w:rsidR="004B7590" w:rsidRPr="00173F88" w:rsidRDefault="004B7590" w:rsidP="004A787D">
      <w:pPr>
        <w:pStyle w:val="Heading2"/>
      </w:pPr>
      <w:bookmarkStart w:id="11" w:name="_Toc441331324"/>
      <w:bookmarkStart w:id="12" w:name="_Toc452391999"/>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D3304F">
        <w:rPr>
          <w:noProof/>
        </w:rPr>
        <w:t>[6]</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D3304F">
        <w:instrText xml:space="preserve"> ADDIN EN.CITE &lt;EndNote&gt;&lt;Cite&gt;&lt;Author&gt;Lesk&lt;/Author&gt;&lt;Year&gt;1996&lt;/Year&gt;&lt;RecNum&gt;20&lt;/RecNum&gt;&lt;DisplayText&gt;[7]&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D3304F">
        <w:rPr>
          <w:noProof/>
        </w:rPr>
        <w:t>[7]</w:t>
      </w:r>
      <w:r w:rsidR="002026CB">
        <w:fldChar w:fldCharType="end"/>
      </w:r>
      <w:r>
        <w:t>.</w:t>
      </w:r>
    </w:p>
    <w:p w:rsidR="001354E8" w:rsidRPr="001354E8" w:rsidRDefault="001354E8" w:rsidP="001354E8">
      <w:r>
        <w:t>Em 1980 com a diminuição constante do preço do espaço em discos a informação disponível em máquinas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 forçando os sistemas de recuperação de informação a desenvolverem-se da mesma forma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lastRenderedPageBreak/>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Heading2"/>
      </w:pPr>
      <w:bookmarkStart w:id="13" w:name="_Toc452392000"/>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A47739">
        <w:rPr>
          <w:highlight w:val="red"/>
        </w:rPr>
        <w:t>Segundo alguns autores a RI</w:t>
      </w:r>
      <w:r w:rsidR="009F1CAB" w:rsidRPr="00A47739">
        <w:rPr>
          <w:highlight w:val="red"/>
        </w:rPr>
        <w:t xml:space="preserve"> é </w:t>
      </w:r>
      <w:r w:rsidR="00E20BA0" w:rsidRPr="00A47739">
        <w:rPr>
          <w:highlight w:val="red"/>
        </w:rPr>
        <w:t>descrita da seguinte forma:</w:t>
      </w:r>
    </w:p>
    <w:p w:rsidR="00E20BA0" w:rsidRDefault="00E20BA0" w:rsidP="004A787D"/>
    <w:p w:rsidR="00E20BA0" w:rsidRPr="000C67ED" w:rsidRDefault="00E20BA0" w:rsidP="00E20BA0">
      <w:r w:rsidRPr="00E20BA0">
        <w:rPr>
          <w:lang w:val="en-GB"/>
        </w:rPr>
        <w:t>“</w:t>
      </w:r>
      <w:r w:rsidRPr="00E20BA0">
        <w:rPr>
          <w:i/>
          <w:lang w:val="en-GB"/>
        </w:rPr>
        <w:t>Information retrieval (IR) is finding material (usually documents) of an unstructured nature (usually text) that satisfies an information need from within large collections (usually stored on computers</w:t>
      </w:r>
      <w:r w:rsidRPr="004A2E39">
        <w:rPr>
          <w:i/>
          <w:highlight w:val="red"/>
          <w:lang w:val="en-GB"/>
        </w:rPr>
        <w:t>)</w:t>
      </w:r>
      <w:r w:rsidR="002F6422" w:rsidRPr="004A2E39">
        <w:rPr>
          <w:i/>
          <w:highlight w:val="red"/>
          <w:lang w:val="en-GB"/>
        </w:rPr>
        <w:t>.</w:t>
      </w:r>
      <w:r w:rsidRPr="004A2E39">
        <w:rPr>
          <w:highlight w:val="red"/>
          <w:lang w:val="en-GB"/>
        </w:rPr>
        <w:t>”</w:t>
      </w:r>
      <w:r w:rsidR="002F6422" w:rsidRPr="004A2E39">
        <w:rPr>
          <w:highlight w:val="red"/>
          <w:lang w:val="en-GB"/>
        </w:rPr>
        <w:t xml:space="preserve">, </w:t>
      </w:r>
      <w:r w:rsidR="002F6422" w:rsidRPr="004A2E39">
        <w:rPr>
          <w:highlight w:val="red"/>
          <w:lang w:val="en-GB"/>
        </w:rPr>
        <w:fldChar w:fldCharType="begin"/>
      </w:r>
      <w:r w:rsidR="00D3304F" w:rsidRPr="004A2E39">
        <w:rPr>
          <w:highlight w:val="red"/>
          <w:lang w:val="en-GB"/>
        </w:rPr>
        <w:instrText xml:space="preserve"> ADDIN EN.CITE &lt;EndNote&gt;&lt;Cite AuthorYear="1"&gt;&lt;Author&gt;Manning&lt;/Author&gt;&lt;Year&gt;2008&lt;/Year&gt;&lt;RecNum&gt;6&lt;/RecNum&gt;&lt;DisplayText&gt;Manning, et al. [8]&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4A2E39">
        <w:rPr>
          <w:highlight w:val="red"/>
          <w:lang w:val="en-GB"/>
        </w:rPr>
        <w:fldChar w:fldCharType="separate"/>
      </w:r>
      <w:r w:rsidR="00D3304F" w:rsidRPr="004A2E39">
        <w:rPr>
          <w:noProof/>
          <w:highlight w:val="red"/>
          <w:lang w:val="en-GB"/>
        </w:rPr>
        <w:t xml:space="preserve">Manning, et al. </w:t>
      </w:r>
      <w:r w:rsidR="00D3304F" w:rsidRPr="004A2E39">
        <w:rPr>
          <w:noProof/>
          <w:highlight w:val="red"/>
        </w:rPr>
        <w:t>[8]</w:t>
      </w:r>
      <w:r w:rsidR="002F6422" w:rsidRPr="004A2E39">
        <w:rPr>
          <w:highlight w:val="red"/>
          <w:lang w:val="en-GB"/>
        </w:rPr>
        <w:fldChar w:fldCharType="end"/>
      </w:r>
      <w:r w:rsidR="002F6422" w:rsidRPr="000C67ED">
        <w:t xml:space="preserve"> </w:t>
      </w:r>
    </w:p>
    <w:p w:rsidR="002F6422" w:rsidRPr="000C67ED" w:rsidRDefault="002F6422" w:rsidP="00E20BA0"/>
    <w:p w:rsidR="002D0C1E" w:rsidRDefault="005E4211" w:rsidP="002D0C1E">
      <w:r w:rsidRPr="005E4211">
        <w:t xml:space="preserve">De uma forma geral, </w:t>
      </w:r>
      <w:r w:rsidR="00C57048">
        <w:t>os sistemas RI</w:t>
      </w:r>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w:t>
      </w:r>
      <w:proofErr w:type="gramStart"/>
      <w:r w:rsidR="002845C7">
        <w:t>enquanto que</w:t>
      </w:r>
      <w:proofErr w:type="gramEnd"/>
      <w:r w:rsidR="002845C7">
        <w:t xml:space="preserve"> resultados mais distantes deverão aparecer nas últimas posições da lista de resultados ordenada.</w:t>
      </w:r>
    </w:p>
    <w:p w:rsidR="002D0C1E" w:rsidRDefault="002D0C1E" w:rsidP="008D0EAF">
      <w:r>
        <w:rPr>
          <w:noProof/>
          <w:lang w:eastAsia="pt-PT"/>
        </w:rPr>
        <mc:AlternateContent>
          <mc:Choice Requires="wpg">
            <w:drawing>
              <wp:anchor distT="0" distB="0" distL="114300" distR="114300" simplePos="0" relativeHeight="251656192" behindDoc="0" locked="0" layoutInCell="1" allowOverlap="1" wp14:anchorId="4986F762" wp14:editId="59CD3A06">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046DF8" w:rsidRPr="00721B6B" w:rsidRDefault="00046DF8" w:rsidP="00705137">
                              <w:pPr>
                                <w:pStyle w:val="Caption"/>
                                <w:jc w:val="center"/>
                                <w:rPr>
                                  <w:noProof/>
                                </w:rPr>
                              </w:pPr>
                              <w:bookmarkStart w:id="14" w:name="_Toc452369670"/>
                              <w:r>
                                <w:t xml:space="preserve">Figura </w:t>
                              </w:r>
                              <w:fldSimple w:instr=" SEQ Figura \* ARABIC ">
                                <w:r>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86F762" id="Grupo 30" o:spid="_x0000_s1026" style="position:absolute;left:0;text-align:left;margin-left:18.45pt;margin-top:16.3pt;width:387.8pt;height:219.5pt;z-index:251656192"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qu8DBAAAA2wAAAA8AAABkcnMvZG93bnJldi54bWxETz1vwjAQ3ZH4D9YhsYHTDKVKMaiKilSp&#10;C9Au3Y74GqeNz5FtksCvxwMS49P7Xm9H24qefGgcK3haZiCIK6cbrhV8f+0WLyBCRNbYOiYFFwqw&#10;3Uwnayy0G/hA/THWIoVwKFCBibErpAyVIYth6TrixP06bzEm6GupPQ4p3LYyz7JnabHh1GCwo9JQ&#10;9X88WwVh9/euPZ0vq9Pnnt3V+J+uPCk1n41vryAijfEhvrs/tII8jU1f0g+Qm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qu8DBAAAA2wAAAA8AAAAAAAAAAAAAAAAAnwIA&#10;AGRycy9kb3ducmV2LnhtbFBLBQYAAAAABAAEAPcAAACNAwAAAAA=&#10;">
                  <v:imagedata r:id="rId33"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046DF8" w:rsidRPr="00721B6B" w:rsidRDefault="00046DF8" w:rsidP="00705137">
                        <w:pPr>
                          <w:pStyle w:val="Caption"/>
                          <w:jc w:val="center"/>
                          <w:rPr>
                            <w:noProof/>
                          </w:rPr>
                        </w:pPr>
                        <w:bookmarkStart w:id="15" w:name="_Toc452369670"/>
                        <w:r>
                          <w:t xml:space="preserve">Figura </w:t>
                        </w:r>
                        <w:fldSimple w:instr=" SEQ Figura \* ARABIC ">
                          <w:r>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apresentada na figura 1</w:t>
      </w:r>
      <w:r w:rsidR="00A11443" w:rsidRPr="00A11443">
        <w:t xml:space="preserve"> não é tão trivial c</w:t>
      </w:r>
      <w:r w:rsidR="00A11443">
        <w:t>omo possa parecer, uma vez que um sistema</w:t>
      </w:r>
      <w:r w:rsidR="00A11443" w:rsidRPr="00A11443">
        <w:t xml:space="preserve"> RI enfrenta </w:t>
      </w:r>
      <w:r w:rsidR="00A11443" w:rsidRPr="00A11443">
        <w:lastRenderedPageBreak/>
        <w:t xml:space="preserve">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754B56">
        <w:t xml:space="preserve"> que decide quais os documentos com maior </w:t>
      </w:r>
      <w:r w:rsidR="00FE530B">
        <w:t xml:space="preserve">relevância a serem recuperados e ordena-os a partir de critérios estabelecidos </w:t>
      </w:r>
      <w:r w:rsidR="00FE530B">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D3304F">
        <w:rPr>
          <w:noProof/>
        </w:rPr>
        <w:t>[9]</w:t>
      </w:r>
      <w:r w:rsidR="00FE530B">
        <w:fldChar w:fldCharType="end"/>
      </w:r>
      <w:r w:rsidR="00FE530B">
        <w:t>.</w:t>
      </w:r>
    </w:p>
    <w:p w:rsidR="00331F2E" w:rsidRDefault="008D3277" w:rsidP="00331F2E">
      <w:r>
        <w:t>Para a resolução deste problema surgem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D3304F">
        <w:instrText xml:space="preserve"> ADDIN EN.CITE &lt;EndNote&gt;&lt;Cite&gt;&lt;Author&gt;Coelho&lt;/Author&gt;&lt;Year&gt;2014&lt;/Year&gt;&lt;RecNum&gt;19&lt;/RecNum&gt;&lt;DisplayText&gt;[6]&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D3304F">
        <w:rPr>
          <w:noProof/>
        </w:rPr>
        <w:t>[6]</w:t>
      </w:r>
      <w:r w:rsidR="00307589">
        <w:fldChar w:fldCharType="end"/>
      </w:r>
      <w:r w:rsidR="00307589">
        <w:t xml:space="preserve"> </w:t>
      </w:r>
      <w:r w:rsidR="008906FE">
        <w:t>são baseados em termos de indexação (palavras-chave), ou seja, cada documento consiste num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Heading3"/>
      </w:pPr>
      <w:bookmarkStart w:id="16" w:name="_Toc452392001"/>
      <w:r>
        <w:t>Modelos Clássicos</w:t>
      </w:r>
      <w:bookmarkEnd w:id="16"/>
    </w:p>
    <w:p w:rsidR="00F02022" w:rsidRDefault="00F02022" w:rsidP="004A787D">
      <w:pPr>
        <w:rPr>
          <w:b/>
        </w:rPr>
      </w:pPr>
    </w:p>
    <w:p w:rsidR="00117C75" w:rsidRDefault="00117C75" w:rsidP="004A787D">
      <w:pPr>
        <w:rPr>
          <w:b/>
        </w:rPr>
      </w:pPr>
      <w:r w:rsidRPr="00117C75">
        <w:rPr>
          <w:b/>
        </w:rPr>
        <w:t>Modelo Booleano</w:t>
      </w:r>
    </w:p>
    <w:p w:rsidR="00F02022" w:rsidRPr="00117C75" w:rsidRDefault="00F02022" w:rsidP="00C5610A">
      <w:pPr>
        <w:ind w:firstLine="0"/>
        <w:rPr>
          <w:b/>
        </w:rPr>
      </w:pP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D3304F">
        <w:instrText xml:space="preserve"> ADDIN EN.CITE &lt;EndNote&gt;&lt;Cite&gt;&lt;Author&gt;Hiemstra&lt;/Author&gt;&lt;Year&gt;2001&lt;/Year&gt;&lt;RecNum&gt;9&lt;/RecNum&gt;&lt;DisplayText&gt;[10]&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D3304F">
        <w:rPr>
          <w:noProof/>
        </w:rPr>
        <w:t>[10]</w:t>
      </w:r>
      <w:r w:rsidR="00677DC9">
        <w:fldChar w:fldCharType="end"/>
      </w:r>
      <w:r w:rsidR="00117C75">
        <w:t>.</w:t>
      </w:r>
    </w:p>
    <w:p w:rsidR="00117C75" w:rsidRDefault="00117C75" w:rsidP="00117C75"/>
    <w:p w:rsidR="00F02022" w:rsidRDefault="00F02022" w:rsidP="00117C75"/>
    <w:p w:rsidR="00117C75" w:rsidRDefault="00117C75" w:rsidP="00117C75">
      <w:pPr>
        <w:rPr>
          <w:b/>
        </w:rPr>
      </w:pPr>
      <w:r w:rsidRPr="00117C75">
        <w:rPr>
          <w:b/>
        </w:rPr>
        <w:t>Modelo Vetorial</w:t>
      </w:r>
    </w:p>
    <w:p w:rsidR="00F02022" w:rsidRPr="00117C75" w:rsidRDefault="00F02022" w:rsidP="00117C75">
      <w:pPr>
        <w:rPr>
          <w:b/>
          <w:bCs/>
          <w:sz w:val="26"/>
        </w:rPr>
      </w:pP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exemplo: </w:t>
      </w:r>
      <w:proofErr w:type="gramStart"/>
      <w:r w:rsidR="00584327" w:rsidRPr="00584327">
        <w:rPr>
          <w:highlight w:val="red"/>
        </w:rPr>
        <w:t>[(</w:t>
      </w:r>
      <w:r w:rsidR="00584327" w:rsidRPr="00584327">
        <w:t>palavra1</w:t>
      </w:r>
      <w:proofErr w:type="gramEnd"/>
      <w:r w:rsidR="00584327" w:rsidRPr="00584327">
        <w:t>, peso1), (palavra2, peso2), … (palavra n, peso n)].</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D3304F" w:rsidRPr="00584327">
        <w:instrText xml:space="preserve"> ADDIN EN.CITE &lt;EndNote&gt;&lt;Cite&gt;&lt;Author&gt;Lee&lt;/Author&gt;&lt;Year&gt;1997&lt;/Year&gt;&lt;RecNum&gt;10&lt;/RecNum&gt;&lt;DisplayText&gt;[11]&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D3304F" w:rsidRPr="00584327">
        <w:rPr>
          <w:noProof/>
        </w:rPr>
        <w:t>[11]</w:t>
      </w:r>
      <w:r w:rsidR="00831275" w:rsidRPr="00584327">
        <w:fldChar w:fldCharType="end"/>
      </w:r>
      <w:r w:rsidR="00831275" w:rsidRPr="00584327">
        <w:t>.</w:t>
      </w:r>
      <w:r w:rsidR="00782F40">
        <w:t xml:space="preserve"> </w:t>
      </w:r>
    </w:p>
    <w:p w:rsidR="00117C75" w:rsidRDefault="00782F40" w:rsidP="00CC5CB0">
      <w:r>
        <w:lastRenderedPageBreak/>
        <w:t>A similaridade permite a saída de resultados ordenados, mas com esta abordagem um documento 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117C75" w:rsidRDefault="00117C75" w:rsidP="00117C75"/>
    <w:p w:rsidR="00F02022" w:rsidRDefault="00F02022" w:rsidP="00117C75"/>
    <w:p w:rsidR="00117C75" w:rsidRDefault="00117C75" w:rsidP="00117C75">
      <w:pPr>
        <w:rPr>
          <w:b/>
        </w:rPr>
      </w:pPr>
      <w:r w:rsidRPr="00117C75">
        <w:rPr>
          <w:b/>
        </w:rPr>
        <w:t>Modelo Probabilístico</w:t>
      </w:r>
    </w:p>
    <w:p w:rsidR="00F02022" w:rsidRPr="00117C75" w:rsidRDefault="00F02022" w:rsidP="00117C75">
      <w:pPr>
        <w:rPr>
          <w:b/>
        </w:rPr>
      </w:pP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D3304F">
        <w:instrText xml:space="preserve"> ADDIN EN.CITE &lt;EndNote&gt;&lt;Cite&gt;&lt;Author&gt;Robertson&lt;/Author&gt;&lt;Year&gt;1976&lt;/Year&gt;&lt;RecNum&gt;11&lt;/RecNum&gt;&lt;DisplayText&gt;[12]&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D3304F">
        <w:rPr>
          <w:noProof/>
        </w:rPr>
        <w:t>[12]</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w:t>
      </w:r>
      <w:proofErr w:type="gramStart"/>
      <w:r w:rsidR="00D31B17">
        <w:t>ser</w:t>
      </w:r>
      <w:proofErr w:type="gramEnd"/>
      <w:r w:rsidR="00D31B17">
        <w:t xml:space="preserve"> rel</w:t>
      </w:r>
      <w:proofErr w:type="spellStart"/>
      <w:r w:rsidR="00D31B17">
        <w:t>evante</w:t>
      </w:r>
      <w:proofErr w:type="spellEnd"/>
      <w:r w:rsidR="00D31B17">
        <w:t xml:space="preserv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BodyText"/>
      </w:pPr>
      <w:r>
        <w:t>Existem algumas limitaç</w:t>
      </w:r>
      <w:r w:rsidR="00426462">
        <w:t>ões, entre as quais se verifica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Heading3"/>
      </w:pPr>
      <w:bookmarkStart w:id="17" w:name="_Toc452392002"/>
      <w:r>
        <w:t>Modelos Estruturados</w:t>
      </w:r>
      <w:bookmarkEnd w:id="17"/>
    </w:p>
    <w:p w:rsidR="00C85DFF" w:rsidRDefault="00C85DFF" w:rsidP="00C85DFF">
      <w:pPr>
        <w:pStyle w:val="BodyText"/>
      </w:pPr>
    </w:p>
    <w:p w:rsidR="00C85DFF" w:rsidRDefault="00A12C45" w:rsidP="00C85DFF">
      <w:pPr>
        <w:pStyle w:val="BodyText"/>
        <w:rPr>
          <w:b/>
        </w:rPr>
      </w:pPr>
      <w:r>
        <w:rPr>
          <w:b/>
        </w:rPr>
        <w:t xml:space="preserve">Modelo da </w:t>
      </w:r>
      <w:r w:rsidR="00C85DFF">
        <w:rPr>
          <w:b/>
        </w:rPr>
        <w:t>Proximidade de Nós</w:t>
      </w:r>
    </w:p>
    <w:p w:rsidR="00967011" w:rsidRDefault="00967011" w:rsidP="009B505C">
      <w:pPr>
        <w:pStyle w:val="BodyText"/>
        <w:spacing w:after="0"/>
        <w:rPr>
          <w:b/>
        </w:rPr>
      </w:pPr>
    </w:p>
    <w:p w:rsidR="00967011" w:rsidRDefault="00BB7A58" w:rsidP="003F6225">
      <w:pPr>
        <w:pStyle w:val="BodyText"/>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restrita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hierarquias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BodyText"/>
      </w:pPr>
      <w:r>
        <w:t>De uma forma geral, o modelo em causa possibilita a definição de estruturas de indexação hierárquicas e independentes sobre um mesmo documento</w:t>
      </w:r>
      <w:r w:rsidR="000D60CF">
        <w:t xml:space="preserve"> </w:t>
      </w:r>
      <w:r w:rsidR="00926802">
        <w:fldChar w:fldCharType="begin"/>
      </w:r>
      <w:r w:rsidR="00D3304F">
        <w:instrText xml:space="preserve"> ADDIN EN.CITE &lt;EndNote&gt;&lt;Cite&gt;&lt;Author&gt;Baeza</w:instrText>
      </w:r>
      <w:r w:rsidR="00D3304F">
        <w:rPr>
          <w:rFonts w:ascii="Cambria Math" w:hAnsi="Cambria Math" w:cs="Cambria Math"/>
        </w:rPr>
        <w:instrText>‐</w:instrText>
      </w:r>
      <w:r w:rsidR="00D3304F">
        <w:instrText>Yates&lt;/Author&gt;&lt;Year&gt;2002&lt;/Year&gt;&lt;RecNum&gt;21&lt;/RecNum&gt;&lt;DisplayText&gt;[13]&lt;/DisplayText&gt;&lt;record&gt;&lt;rec-number&gt;21&lt;/rec-number&gt;&lt;foreign-keys&gt;&lt;key app="EN" db-id="xxpd095dvw590yezapevzwx0tpwxawdwppep" timestamp="1454703251"&gt;21&lt;/key&gt;&lt;/foreign-keys&gt;&lt;ref-type name="Journal Article"&gt;17&lt;/ref-type&gt;&lt;contributors&gt;&lt;authors&gt;&lt;author&gt;Baeza</w:instrText>
      </w:r>
      <w:r w:rsidR="00D3304F">
        <w:rPr>
          <w:rFonts w:ascii="Cambria Math" w:hAnsi="Cambria Math" w:cs="Cambria Math"/>
        </w:rPr>
        <w:instrText>‐</w:instrText>
      </w:r>
      <w:r w:rsidR="00D3304F">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D3304F">
        <w:rPr>
          <w:noProof/>
        </w:rPr>
        <w:t>[13]</w:t>
      </w:r>
      <w:r w:rsidR="00926802">
        <w:fldChar w:fldCharType="end"/>
      </w:r>
      <w:r>
        <w:t>.</w:t>
      </w:r>
    </w:p>
    <w:p w:rsidR="00EB0516" w:rsidRDefault="00EB0516" w:rsidP="003F6225">
      <w:pPr>
        <w:pStyle w:val="BodyText"/>
      </w:pPr>
    </w:p>
    <w:p w:rsidR="009B505C" w:rsidRDefault="009B505C" w:rsidP="003F6225">
      <w:pPr>
        <w:pStyle w:val="BodyText"/>
      </w:pPr>
    </w:p>
    <w:p w:rsidR="00213842" w:rsidRPr="00967011" w:rsidRDefault="00213842" w:rsidP="003F6225">
      <w:pPr>
        <w:pStyle w:val="BodyText"/>
      </w:pPr>
    </w:p>
    <w:p w:rsidR="00C85DFF" w:rsidRDefault="00BB7A58" w:rsidP="00C85DFF">
      <w:pPr>
        <w:pStyle w:val="BodyText"/>
        <w:rPr>
          <w:b/>
        </w:rPr>
      </w:pPr>
      <w:r>
        <w:rPr>
          <w:b/>
        </w:rPr>
        <w:lastRenderedPageBreak/>
        <w:t xml:space="preserve">Modelo de </w:t>
      </w:r>
      <w:r w:rsidR="003F2479">
        <w:rPr>
          <w:b/>
        </w:rPr>
        <w:t>Listas Não Sobrepostas</w:t>
      </w:r>
    </w:p>
    <w:p w:rsidR="00C85DFF" w:rsidRDefault="00C85DFF" w:rsidP="009B505C">
      <w:pPr>
        <w:pStyle w:val="BodyText"/>
        <w:spacing w:after="0"/>
      </w:pPr>
    </w:p>
    <w:p w:rsidR="004307FA" w:rsidRDefault="00E23CEB" w:rsidP="00E23CEB">
      <w:pPr>
        <w:pStyle w:val="BodyText"/>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D3304F">
        <w:instrText xml:space="preserve"> ADDIN EN.CITE &lt;EndNote&gt;&lt;Cite&gt;&lt;Author&gt;Baeza-Yates&lt;/Author&gt;&lt;Year&gt;1999&lt;/Year&gt;&lt;RecNum&gt;7&lt;/RecNum&gt;&lt;DisplayText&gt;[9]&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D3304F">
        <w:rPr>
          <w:noProof/>
        </w:rPr>
        <w:t>[9]</w:t>
      </w:r>
      <w:r w:rsidR="00065B2F">
        <w:fldChar w:fldCharType="end"/>
      </w:r>
      <w:r w:rsidR="00C451F0">
        <w:t xml:space="preserve"> em 1992 e consiste na divisão de todo o texto de um documento </w:t>
      </w:r>
      <w:r w:rsidR="00891FF7">
        <w:t>em regiões não sob</w:t>
      </w:r>
      <w:r w:rsidR="000E2538">
        <w:t>repostas</w:t>
      </w:r>
      <w:r w:rsidR="00C451F0">
        <w:t xml:space="preserve"> </w:t>
      </w:r>
      <w:r w:rsidR="0083015E">
        <w:t>e juntá-las 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BodyText"/>
        <w:numPr>
          <w:ilvl w:val="0"/>
          <w:numId w:val="36"/>
        </w:numPr>
      </w:pPr>
      <w:r>
        <w:t>Lista para capítulos;</w:t>
      </w:r>
    </w:p>
    <w:p w:rsidR="0083015E" w:rsidRDefault="0083015E" w:rsidP="0083015E">
      <w:pPr>
        <w:pStyle w:val="BodyText"/>
        <w:numPr>
          <w:ilvl w:val="0"/>
          <w:numId w:val="36"/>
        </w:numPr>
      </w:pPr>
      <w:r>
        <w:t>Lista para secções;</w:t>
      </w:r>
    </w:p>
    <w:p w:rsidR="0083015E" w:rsidRDefault="0083015E" w:rsidP="0083015E">
      <w:pPr>
        <w:pStyle w:val="BodyText"/>
        <w:numPr>
          <w:ilvl w:val="0"/>
          <w:numId w:val="36"/>
        </w:numPr>
      </w:pPr>
      <w:r>
        <w:t>Lista para subsecções.</w:t>
      </w:r>
    </w:p>
    <w:p w:rsidR="0083015E" w:rsidRDefault="0016631D" w:rsidP="0083015E">
      <w:pPr>
        <w:pStyle w:val="BodyText"/>
      </w:pPr>
      <w:r>
        <w:t>Regiões de texto de listas distintas podem sobrepor-se.</w:t>
      </w:r>
    </w:p>
    <w:p w:rsidR="002B7A0C" w:rsidRPr="00E23CEB" w:rsidRDefault="002B7A0C" w:rsidP="002B7A0C">
      <w:pPr>
        <w:pStyle w:val="BodyText"/>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Heading2"/>
      </w:pPr>
      <w:bookmarkStart w:id="18" w:name="_Toc441331328"/>
      <w:bookmarkStart w:id="19" w:name="_Toc452392003"/>
      <w:r w:rsidRPr="00173F88">
        <w:t>Indexação</w:t>
      </w:r>
      <w:bookmarkEnd w:id="19"/>
    </w:p>
    <w:p w:rsidR="007510CC" w:rsidRPr="00173F88" w:rsidRDefault="00B546B9" w:rsidP="00B546B9">
      <w:pPr>
        <w:pStyle w:val="BodyText"/>
      </w:pPr>
      <w:r>
        <w:rPr>
          <w:color w:val="000000" w:themeColor="text1"/>
        </w:rPr>
        <w:t>Como referido no capítulo anterior, os sistemas RI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BodyText"/>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BodyText"/>
        <w:numPr>
          <w:ilvl w:val="0"/>
          <w:numId w:val="27"/>
        </w:numPr>
      </w:pPr>
      <w:r w:rsidRPr="00173F88">
        <w:t>Compreensão do documento;</w:t>
      </w:r>
    </w:p>
    <w:p w:rsidR="004146DE" w:rsidRPr="00173F88" w:rsidRDefault="005651CA" w:rsidP="004146DE">
      <w:pPr>
        <w:pStyle w:val="BodyText"/>
        <w:numPr>
          <w:ilvl w:val="0"/>
          <w:numId w:val="27"/>
        </w:numPr>
      </w:pPr>
      <w:r w:rsidRPr="00173F88">
        <w:t>Seleção</w:t>
      </w:r>
      <w:r w:rsidR="004146DE" w:rsidRPr="00173F88">
        <w:t xml:space="preserve"> dos conceitos para a pesquisa;</w:t>
      </w:r>
    </w:p>
    <w:p w:rsidR="004146DE" w:rsidRPr="00173F88" w:rsidRDefault="004146DE" w:rsidP="004146DE">
      <w:pPr>
        <w:pStyle w:val="BodyText"/>
        <w:numPr>
          <w:ilvl w:val="0"/>
          <w:numId w:val="27"/>
        </w:numPr>
      </w:pPr>
      <w:r w:rsidRPr="00173F88">
        <w:t>Tradução destes conceitos nas linguagens de indexação.</w:t>
      </w:r>
    </w:p>
    <w:p w:rsidR="004146DE" w:rsidRPr="00173F88" w:rsidRDefault="00F6502B" w:rsidP="004146DE">
      <w:pPr>
        <w:pStyle w:val="BodyText"/>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w:t>
      </w:r>
      <w:proofErr w:type="gramStart"/>
      <w:r w:rsidR="004146DE" w:rsidRPr="00173F88">
        <w:t>,</w:t>
      </w:r>
      <w:proofErr w:type="gramEnd"/>
      <w:r w:rsidR="004146DE" w:rsidRPr="00173F88">
        <w:t xml:space="preserve"> resumo, índice, prefácio, introdução, entre outros. Nesta etapa não é, por isso, necessário ler o documento na íntegra.</w:t>
      </w:r>
    </w:p>
    <w:p w:rsidR="004146DE" w:rsidRPr="00173F88" w:rsidRDefault="00CD1207" w:rsidP="004146DE">
      <w:pPr>
        <w:pStyle w:val="BodyText"/>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BodyText"/>
      </w:pPr>
      <w:r w:rsidRPr="00173F88">
        <w:lastRenderedPageBreak/>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FC4FC3">
      <w:pPr>
        <w:pStyle w:val="BodyText"/>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5E7AFA" w:rsidRDefault="005E7AFA" w:rsidP="00FC4FC3">
      <w:pPr>
        <w:pStyle w:val="BodyText"/>
      </w:pPr>
    </w:p>
    <w:p w:rsidR="00FA4E2C" w:rsidRDefault="00FA4E2C" w:rsidP="006D578C">
      <w:pPr>
        <w:pStyle w:val="BodyText"/>
      </w:pPr>
    </w:p>
    <w:p w:rsidR="00FA4E2C" w:rsidRDefault="00FA4E2C" w:rsidP="006D578C">
      <w:pPr>
        <w:pStyle w:val="BodyText"/>
        <w:rPr>
          <w:b/>
          <w:i/>
        </w:rPr>
      </w:pPr>
      <w:proofErr w:type="spellStart"/>
      <w:r w:rsidRPr="00B42084">
        <w:rPr>
          <w:b/>
          <w:i/>
        </w:rPr>
        <w:t>Stemming</w:t>
      </w:r>
      <w:proofErr w:type="spellEnd"/>
    </w:p>
    <w:p w:rsidR="005E7AFA" w:rsidRPr="00B42084" w:rsidRDefault="005E7AFA" w:rsidP="005E7AFA">
      <w:pPr>
        <w:pStyle w:val="BodyText"/>
        <w:spacing w:after="0"/>
        <w:rPr>
          <w:i/>
        </w:rPr>
      </w:pPr>
    </w:p>
    <w:p w:rsidR="00ED523D" w:rsidRDefault="005C4637" w:rsidP="00D926BE">
      <w:pPr>
        <w:pStyle w:val="BodyText"/>
      </w:pPr>
      <w:r>
        <w:t>No processo de indexar e, 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D3304F">
        <w:instrText xml:space="preserve"> ADDIN EN.CITE &lt;EndNote&gt;&lt;Cite&gt;&lt;Author&gt;Hull&lt;/Author&gt;&lt;Year&gt;1996&lt;/Year&gt;&lt;RecNum&gt;22&lt;/RecNum&gt;&lt;DisplayText&gt;[14]&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D3304F">
        <w:rPr>
          <w:noProof/>
        </w:rPr>
        <w:t>[14]</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BodyText"/>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5C4637" w:rsidRDefault="005C4637" w:rsidP="006D578C">
      <w:pPr>
        <w:pStyle w:val="BodyText"/>
        <w:rPr>
          <w:b/>
        </w:rPr>
      </w:pPr>
    </w:p>
    <w:p w:rsidR="005E7AFA" w:rsidRPr="00B42084" w:rsidRDefault="005E7AFA" w:rsidP="006D578C">
      <w:pPr>
        <w:pStyle w:val="BodyText"/>
        <w:rPr>
          <w:b/>
        </w:rPr>
      </w:pPr>
    </w:p>
    <w:p w:rsidR="005C4637" w:rsidRDefault="008901A9" w:rsidP="005E7AFA">
      <w:pPr>
        <w:pStyle w:val="BodyText"/>
        <w:spacing w:after="0"/>
        <w:rPr>
          <w:b/>
          <w:i/>
        </w:rPr>
      </w:pPr>
      <w:proofErr w:type="spellStart"/>
      <w:r w:rsidRPr="00B42084">
        <w:rPr>
          <w:b/>
          <w:i/>
        </w:rPr>
        <w:t>Stopwords</w:t>
      </w:r>
      <w:proofErr w:type="spellEnd"/>
    </w:p>
    <w:p w:rsidR="005E7AFA" w:rsidRPr="00B42084" w:rsidRDefault="005E7AFA" w:rsidP="006D578C">
      <w:pPr>
        <w:pStyle w:val="BodyText"/>
        <w:rPr>
          <w:b/>
          <w:i/>
        </w:rPr>
      </w:pPr>
    </w:p>
    <w:p w:rsidR="00E14E78" w:rsidRPr="008901A9" w:rsidRDefault="00D926BE" w:rsidP="00E14E78">
      <w:pPr>
        <w:pStyle w:val="BodyText"/>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pois 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BodyText"/>
      </w:pPr>
    </w:p>
    <w:p w:rsidR="006D578C" w:rsidRPr="00173F88" w:rsidRDefault="00067693" w:rsidP="00067693">
      <w:pPr>
        <w:pStyle w:val="BodyText"/>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Heading3"/>
      </w:pPr>
      <w:bookmarkStart w:id="20" w:name="_Toc452392004"/>
      <w:r w:rsidRPr="00173F88">
        <w:lastRenderedPageBreak/>
        <w:t xml:space="preserve">Apache </w:t>
      </w:r>
      <w:proofErr w:type="spellStart"/>
      <w:r w:rsidRPr="00173F88">
        <w:t>Lucene</w:t>
      </w:r>
      <w:bookmarkEnd w:id="20"/>
      <w:proofErr w:type="spellEnd"/>
    </w:p>
    <w:p w:rsidR="00704FDA" w:rsidRPr="00173F88" w:rsidRDefault="00DC7B77" w:rsidP="00704FDA">
      <w:pPr>
        <w:pStyle w:val="BodyText"/>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BodyText"/>
      </w:pPr>
    </w:p>
    <w:p w:rsidR="00ED1A2C" w:rsidRPr="000C67ED" w:rsidRDefault="00ED1A2C" w:rsidP="009A7559">
      <w:pPr>
        <w:pStyle w:val="BodyText"/>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D3304F" w:rsidRPr="002D4C14">
        <w:rPr>
          <w:lang w:val="en-GB"/>
        </w:rPr>
        <w:instrText xml:space="preserve"> ADDIN EN.CITE &lt;EndNote&gt;&lt;Cite AuthorYear="1"&gt;&lt;Author&gt;McCandless&lt;/Author&gt;&lt;Year&gt;2010&lt;/Year&gt;&lt;RecNum&gt;1&lt;/RecNum&gt;&lt;DisplayText&gt;McCandless, et al. [15]&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D3304F" w:rsidRPr="00D3304F">
        <w:rPr>
          <w:noProof/>
          <w:lang w:val="en-GB"/>
        </w:rPr>
        <w:t xml:space="preserve">McCandless, et al. </w:t>
      </w:r>
      <w:r w:rsidR="00D3304F" w:rsidRPr="002D4C14">
        <w:rPr>
          <w:noProof/>
        </w:rPr>
        <w:t>[15]</w:t>
      </w:r>
      <w:r w:rsidR="009A7559" w:rsidRPr="00173F88">
        <w:fldChar w:fldCharType="end"/>
      </w:r>
      <w:r w:rsidR="009A7559" w:rsidRPr="000C67ED">
        <w:t xml:space="preserve"> </w:t>
      </w:r>
    </w:p>
    <w:p w:rsidR="005B354D" w:rsidRPr="000C67ED" w:rsidRDefault="005B354D" w:rsidP="00ED1A2C">
      <w:pPr>
        <w:pStyle w:val="BodyText"/>
      </w:pPr>
    </w:p>
    <w:p w:rsidR="00862A5C" w:rsidRDefault="00F81825" w:rsidP="00862A5C">
      <w:pPr>
        <w:pStyle w:val="BodyText"/>
      </w:pPr>
      <w:r w:rsidRPr="00F81825">
        <w:t xml:space="preserve">Descrito em outras palavras, </w:t>
      </w:r>
      <w:proofErr w:type="spellStart"/>
      <w:r w:rsidRPr="00F81825">
        <w:rPr>
          <w:i/>
        </w:rPr>
        <w:t>Lucene</w:t>
      </w:r>
      <w:proofErr w:type="spellEnd"/>
      <w:r w:rsidRPr="00F81825">
        <w:t xml:space="preserve"> é uma ferramenta que permite indexar e realizar pe</w:t>
      </w:r>
      <w:r w:rsidR="00D2730E">
        <w:t xml:space="preserve">squisa sobre os </w:t>
      </w:r>
      <w:r w:rsidR="00C77B45">
        <w:t>elementos indexados</w:t>
      </w:r>
      <w:r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 ”</w:t>
      </w:r>
      <w:proofErr w:type="spellStart"/>
      <w:r w:rsidR="00D535A8">
        <w:t>introduction</w:t>
      </w:r>
      <w:proofErr w:type="spell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BodyText"/>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862A5C" w:rsidRPr="00173F88" w:rsidRDefault="00F2055D" w:rsidP="002F398A">
      <w:pPr>
        <w:pStyle w:val="BodyText"/>
      </w:pPr>
      <w:r w:rsidRPr="00173F88">
        <w:rPr>
          <w:noProof/>
          <w:lang w:eastAsia="pt-PT"/>
        </w:rPr>
        <w:lastRenderedPageBreak/>
        <mc:AlternateContent>
          <mc:Choice Requires="wpg">
            <w:drawing>
              <wp:anchor distT="0" distB="0" distL="114300" distR="114300" simplePos="0" relativeHeight="251652096" behindDoc="0" locked="0" layoutInCell="1" allowOverlap="1" wp14:anchorId="245337E0" wp14:editId="27935402">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34"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046DF8" w:rsidRPr="00926EEE" w:rsidRDefault="00046DF8" w:rsidP="00705137">
                              <w:pPr>
                                <w:pStyle w:val="Caption"/>
                                <w:jc w:val="center"/>
                              </w:pPr>
                              <w:bookmarkStart w:id="21" w:name="_Toc452369671"/>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45337E0" id="Grupo 8" o:spid="_x0000_s1029" style="position:absolute;left:0;text-align:left;margin-left:0;margin-top:48.8pt;width:392.25pt;height:350.75pt;z-index:251652096;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qwrBAAAA2gAAAA8AAABkcnMvZG93bnJldi54bWxET01rwkAQvRf6H5Yp9FJ0U5ESU1cpgiD1&#10;YmMpOQ7ZaRLMzobsGNN/3xUET8Pjfc5yPbpWDdSHxrOB12kCirj0tuHKwPdxO0lBBUG22HomA38U&#10;YL16fFhiZv2Fv2jIpVIxhEOGBmqRLtM6lDU5DFPfEUfu1/cOJcK+0rbHSwx3rZ4lyZt22HBsqLGj&#10;TU3lKT87AyK7De7Tl89Fcfg57YsiHeaz1Jjnp/HjHZTQKHfxzb2zcT5cX7lev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qwrBAAAA2gAAAA8AAAAAAAAAAAAAAAAAnwIA&#10;AGRycy9kb3ducmV2LnhtbFBLBQYAAAAABAAEAPcAAACNAwAAAAA=&#10;">
                  <v:imagedata r:id="rId35" o:title="" croptop="16860f" cropbottom="12899f" cropleft="20694f" cropright="20448f"/>
                  <v:path arrowok="t"/>
                </v:shape>
                <v:shape id="Caixa de texto 7" o:spid="_x0000_s1031" type="#_x0000_t202" style="position:absolute;top:40862;width:4981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046DF8" w:rsidRPr="00926EEE" w:rsidRDefault="00046DF8" w:rsidP="00705137">
                        <w:pPr>
                          <w:pStyle w:val="Caption"/>
                          <w:jc w:val="center"/>
                        </w:pPr>
                        <w:bookmarkStart w:id="22" w:name="_Toc452369671"/>
                        <w:r>
                          <w:t xml:space="preserve">Figura </w:t>
                        </w:r>
                        <w:fldSimple w:instr=" SEQ Figura \* ARABIC ">
                          <w:r>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C4450E" w:rsidRPr="00173F88" w:rsidRDefault="00C4450E" w:rsidP="00C4450E">
      <w:pPr>
        <w:pStyle w:val="BodyText"/>
      </w:pPr>
    </w:p>
    <w:p w:rsidR="0028603A" w:rsidRPr="00173F88" w:rsidRDefault="000B6C87" w:rsidP="000B6C87">
      <w:pPr>
        <w:pStyle w:val="BodyText"/>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BodyText"/>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BodyText"/>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BodyText"/>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BodyText"/>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BodyText"/>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BodyText"/>
        <w:rPr>
          <w:b/>
        </w:rPr>
      </w:pPr>
      <w:r w:rsidRPr="00173F88">
        <w:lastRenderedPageBreak/>
        <w:t>Com isto, termina a análise desta ferramenta afirmando que é uma</w:t>
      </w:r>
      <w:r w:rsidR="00020814" w:rsidRPr="00173F88">
        <w:t xml:space="preserve"> ferramenta poderosa de indexação e pesquisa que permite rapidamente e eficazmente criar índices e realizar pesquisa sobre os mesmos.</w:t>
      </w:r>
    </w:p>
    <w:p w:rsidR="00704FDA" w:rsidRPr="00173F88" w:rsidRDefault="00B23002" w:rsidP="00704FDA">
      <w:pPr>
        <w:pStyle w:val="Heading3"/>
      </w:pPr>
      <w:r w:rsidRPr="00173F88">
        <w:fldChar w:fldCharType="begin"/>
      </w:r>
      <w:r w:rsidRPr="00173F88">
        <w:fldChar w:fldCharType="separate"/>
      </w:r>
      <w:r w:rsidR="007B7804" w:rsidRPr="00173F88">
        <w:t>McCandless, Hatcher [1]</w:t>
      </w:r>
      <w:r w:rsidRPr="00173F88">
        <w:fldChar w:fldCharType="end"/>
      </w:r>
      <w:bookmarkStart w:id="23" w:name="_Toc452392005"/>
      <w:r w:rsidR="00D226E0" w:rsidRPr="00173F88">
        <w:t xml:space="preserve">Apache </w:t>
      </w:r>
      <w:proofErr w:type="spellStart"/>
      <w:r w:rsidR="00704FDA" w:rsidRPr="00173F88">
        <w:t>Solr</w:t>
      </w:r>
      <w:bookmarkEnd w:id="23"/>
      <w:proofErr w:type="spellEnd"/>
    </w:p>
    <w:p w:rsidR="00EA6495" w:rsidRDefault="002759F2" w:rsidP="00EA6495">
      <w:pPr>
        <w:pStyle w:val="BodyText"/>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D3304F">
        <w:instrText xml:space="preserve"> ADDIN EN.CITE &lt;EndNote&gt;&lt;Cite&gt;&lt;Author&gt;Grainger&lt;/Author&gt;&lt;Year&gt;2014&lt;/Year&gt;&lt;RecNum&gt;12&lt;/RecNum&gt;&lt;DisplayText&gt;[16]&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D3304F">
        <w:rPr>
          <w:noProof/>
        </w:rPr>
        <w:t>[16]</w:t>
      </w:r>
      <w:r w:rsidR="003A49FE">
        <w:fldChar w:fldCharType="end"/>
      </w:r>
      <w:r w:rsidR="007866E4">
        <w:t>:</w:t>
      </w:r>
    </w:p>
    <w:p w:rsidR="00247007" w:rsidRDefault="007736AE" w:rsidP="00247007">
      <w:pPr>
        <w:pStyle w:val="BodyText"/>
        <w:numPr>
          <w:ilvl w:val="0"/>
          <w:numId w:val="33"/>
        </w:numPr>
      </w:pPr>
      <w:r>
        <w:t>Altamente escalável e tolerante a falhas;</w:t>
      </w:r>
      <w:r w:rsidR="00247007" w:rsidRPr="00247007">
        <w:t xml:space="preserve"> </w:t>
      </w:r>
    </w:p>
    <w:p w:rsidR="00247007" w:rsidRDefault="00247007" w:rsidP="00247007">
      <w:pPr>
        <w:pStyle w:val="BodyText"/>
        <w:numPr>
          <w:ilvl w:val="0"/>
          <w:numId w:val="33"/>
        </w:numPr>
      </w:pPr>
      <w:r>
        <w:t>Otimizado para alto volume de tráfego;</w:t>
      </w:r>
      <w:r w:rsidRPr="00247007">
        <w:t xml:space="preserve"> </w:t>
      </w:r>
    </w:p>
    <w:p w:rsidR="00AE603F" w:rsidRDefault="006F7646" w:rsidP="00AE603F">
      <w:pPr>
        <w:pStyle w:val="BodyText"/>
        <w:numPr>
          <w:ilvl w:val="0"/>
          <w:numId w:val="33"/>
        </w:numPr>
      </w:pPr>
      <w:r>
        <w:t xml:space="preserve">Fornece </w:t>
      </w:r>
      <w:proofErr w:type="spellStart"/>
      <w:r>
        <w:t>APIs</w:t>
      </w:r>
      <w:proofErr w:type="spellEnd"/>
      <w:r>
        <w:t xml:space="preserve"> baseadas em REST o que lhe permite ser integrado a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BodyText"/>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BodyText"/>
        <w:numPr>
          <w:ilvl w:val="0"/>
          <w:numId w:val="33"/>
        </w:numPr>
      </w:pPr>
      <w:r>
        <w:t>Quase em tempo real, isto é, os documentos estão disponíveis para pesquisa quase imediatamente a seguir à sua indexação;</w:t>
      </w:r>
    </w:p>
    <w:p w:rsidR="00704FDA" w:rsidRDefault="00C24C5E" w:rsidP="00D759A8">
      <w:pPr>
        <w:pStyle w:val="BodyText"/>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D3304F">
        <w:rPr>
          <w:noProof/>
        </w:rPr>
        <w:t>[17]</w:t>
      </w:r>
      <w:r w:rsidR="00C84418" w:rsidRPr="00C84418">
        <w:fldChar w:fldCharType="end"/>
      </w:r>
      <w:r>
        <w:t>, por isso, aceita para indexação documentos com diversas extensões como PDF, Word, XML, etc.</w:t>
      </w:r>
    </w:p>
    <w:p w:rsidR="006F7646" w:rsidRDefault="006F7646" w:rsidP="006F7646">
      <w:pPr>
        <w:pStyle w:val="BodyText"/>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D3304F">
        <w:instrText xml:space="preserve"> ADDIN EN.CITE &lt;EndNote&gt;&lt;Cite&gt;&lt;Year&gt;2016&lt;/Year&gt;&lt;RecNum&gt;15&lt;/RecNum&gt;&lt;DisplayText&gt;[18]&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D3304F">
        <w:rPr>
          <w:noProof/>
        </w:rPr>
        <w:t>[18]</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Heading3"/>
      </w:pPr>
      <w:bookmarkStart w:id="24" w:name="_Toc452392006"/>
      <w:proofErr w:type="spellStart"/>
      <w:r>
        <w:t>E</w:t>
      </w:r>
      <w:r w:rsidR="00F15D84">
        <w:t>lasticS</w:t>
      </w:r>
      <w:r>
        <w:t>earch</w:t>
      </w:r>
      <w:bookmarkEnd w:id="24"/>
      <w:proofErr w:type="spellEnd"/>
    </w:p>
    <w:p w:rsidR="00704FDA" w:rsidRDefault="00F15D84" w:rsidP="00704FDA">
      <w:pPr>
        <w:pStyle w:val="BodyText"/>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BodyText"/>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D3304F">
        <w:instrText xml:space="preserve"> ADDIN EN.CITE &lt;EndNote&gt;&lt;Cite&gt;&lt;Author&gt;Gheorghe&lt;/Author&gt;&lt;Year&gt;2015&lt;/Year&gt;&lt;RecNum&gt;14&lt;/RecNum&gt;&lt;DisplayText&gt;[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D3304F">
        <w:rPr>
          <w:noProof/>
        </w:rPr>
        <w:t>[19]</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BodyText"/>
      </w:pPr>
      <w:r>
        <w:lastRenderedPageBreak/>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Heading3"/>
      </w:pPr>
      <w:bookmarkStart w:id="25" w:name="_Toc452392007"/>
      <w:proofErr w:type="spellStart"/>
      <w:r>
        <w:t>Sphinx</w:t>
      </w:r>
      <w:proofErr w:type="spellEnd"/>
      <w:r>
        <w:t xml:space="preserve"> </w:t>
      </w:r>
      <w:proofErr w:type="spellStart"/>
      <w:r>
        <w:t>Search</w:t>
      </w:r>
      <w:bookmarkEnd w:id="25"/>
      <w:proofErr w:type="spellEnd"/>
    </w:p>
    <w:p w:rsidR="00D62AB1" w:rsidRDefault="00252807" w:rsidP="007C7B49">
      <w:pPr>
        <w:pStyle w:val="BodyText"/>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p>
    <w:p w:rsidR="00D62AB1" w:rsidRDefault="00347D93" w:rsidP="007C7B49">
      <w:pPr>
        <w:pStyle w:val="BodyText"/>
      </w:pPr>
      <w:r>
        <w:t>Na figura seguinte é apresentada a arquitetura da ferramenta.</w:t>
      </w:r>
    </w:p>
    <w:p w:rsidR="00D62AB1" w:rsidRDefault="00451125" w:rsidP="007C7B49">
      <w:pPr>
        <w:pStyle w:val="BodyText"/>
      </w:pPr>
      <w:r>
        <w:rPr>
          <w:noProof/>
          <w:lang w:eastAsia="pt-PT"/>
        </w:rPr>
        <mc:AlternateContent>
          <mc:Choice Requires="wpg">
            <w:drawing>
              <wp:anchor distT="0" distB="0" distL="114300" distR="114300" simplePos="0" relativeHeight="251666432" behindDoc="0" locked="0" layoutInCell="1" allowOverlap="1" wp14:anchorId="5A0A9D14" wp14:editId="6438E5A0">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046DF8" w:rsidRPr="007E37E0" w:rsidRDefault="00046DF8" w:rsidP="00705137">
                              <w:pPr>
                                <w:pStyle w:val="Caption"/>
                                <w:jc w:val="center"/>
                                <w:rPr>
                                  <w:noProof/>
                                </w:rPr>
                              </w:pPr>
                              <w:bookmarkStart w:id="26" w:name="_Toc452369672"/>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A9D14" id="Grupo 12" o:spid="_x0000_s1032" style="position:absolute;left:0;text-align:left;margin-left:0;margin-top:38.2pt;width:286.55pt;height:352.25pt;z-index:251666432;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gEUDEAAAA2wAAAA8AAABkcnMvZG93bnJldi54bWxEj0FrwkAQhe+F/odlCt7qpj0Uia4iQqFS&#10;EGtborchOybB7GzIjhr/vXMo9DbDe/PeN7PFEFpzoT41kR28jDMwxGX0DVcOfr7fnydgkiB7bCOT&#10;gxslWMwfH2aY+3jlL7rspDIawilHB7VIl1ubypoCpnHsiFU7xj6g6NpX1vd41fDQ2tcse7MBG9aG&#10;Gjta1VSedufgoMjOn4cNyXYS17+b4kjFXtaFc6OnYTkFIzTIv/nv+sMrvtLrLzqAn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gEUDEAAAA2wAAAA8AAAAAAAAAAAAAAAAA&#10;nwIAAGRycy9kb3ducmV2LnhtbFBLBQYAAAAABAAEAPcAAACQAwAAAAA=&#10;">
                  <v:imagedata r:id="rId37" o:title=""/>
                  <v:path arrowok="t"/>
                </v:shape>
                <v:shape id="Caixa de texto 11" o:spid="_x0000_s1034" type="#_x0000_t202" style="position:absolute;top:41052;width:363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046DF8" w:rsidRPr="007E37E0" w:rsidRDefault="00046DF8" w:rsidP="00705137">
                        <w:pPr>
                          <w:pStyle w:val="Caption"/>
                          <w:jc w:val="center"/>
                          <w:rPr>
                            <w:noProof/>
                          </w:rPr>
                        </w:pPr>
                        <w:bookmarkStart w:id="27" w:name="_Toc452369672"/>
                        <w:r>
                          <w:t xml:space="preserve">Figura </w:t>
                        </w:r>
                        <w:fldSimple w:instr=" SEQ Figura \* ARABIC ">
                          <w:r>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BodyText"/>
      </w:pPr>
    </w:p>
    <w:p w:rsidR="00D62AB1" w:rsidRDefault="00095C7F" w:rsidP="007C7B49">
      <w:pPr>
        <w:pStyle w:val="BodyText"/>
      </w:pPr>
      <w:r>
        <w:t xml:space="preserve">Descrevendo com melhor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lastRenderedPageBreak/>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BodyText"/>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BodyText"/>
        <w:numPr>
          <w:ilvl w:val="0"/>
          <w:numId w:val="34"/>
        </w:numPr>
        <w:rPr>
          <w:lang w:val="en-GB"/>
        </w:rPr>
      </w:pPr>
      <w:r w:rsidRPr="00BA03FA">
        <w:t>Indexação em tempo</w:t>
      </w:r>
      <w:r>
        <w:rPr>
          <w:lang w:val="en-GB"/>
        </w:rPr>
        <w:t xml:space="preserve"> real;</w:t>
      </w:r>
    </w:p>
    <w:p w:rsidR="007C7B49" w:rsidRDefault="007C7B49" w:rsidP="007C7B49">
      <w:pPr>
        <w:pStyle w:val="BodyText"/>
        <w:numPr>
          <w:ilvl w:val="0"/>
          <w:numId w:val="34"/>
        </w:numPr>
      </w:pPr>
      <w:r w:rsidRPr="007C7B49">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BodyText"/>
        <w:numPr>
          <w:ilvl w:val="0"/>
          <w:numId w:val="34"/>
        </w:numPr>
      </w:pPr>
      <w:r>
        <w:t xml:space="preserve">Indexação de base de dados </w:t>
      </w:r>
      <w:proofErr w:type="spellStart"/>
      <w:r>
        <w:t>NoSQL</w:t>
      </w:r>
      <w:proofErr w:type="spellEnd"/>
      <w:r>
        <w:t>;</w:t>
      </w:r>
    </w:p>
    <w:p w:rsidR="007C7B49" w:rsidRDefault="00880E26" w:rsidP="007C7B49">
      <w:pPr>
        <w:pStyle w:val="BodyText"/>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BodyText"/>
        <w:numPr>
          <w:ilvl w:val="0"/>
          <w:numId w:val="34"/>
        </w:numPr>
      </w:pPr>
      <w:r>
        <w:t>Suporta pesquisas sintaticamente complexas;</w:t>
      </w:r>
    </w:p>
    <w:p w:rsidR="00D62AB1" w:rsidRDefault="00406F1D" w:rsidP="00D62AB1">
      <w:pPr>
        <w:pStyle w:val="BodyText"/>
        <w:numPr>
          <w:ilvl w:val="0"/>
          <w:numId w:val="34"/>
        </w:numPr>
      </w:pPr>
      <w:r>
        <w:t>Analisa proximidade entre palavras e ordena em rankings.</w:t>
      </w:r>
    </w:p>
    <w:p w:rsidR="00D62AB1" w:rsidRPr="00406F1D" w:rsidRDefault="00D62AB1" w:rsidP="00D62AB1">
      <w:pPr>
        <w:pStyle w:val="BodyText"/>
      </w:pPr>
    </w:p>
    <w:p w:rsidR="007736AE" w:rsidRDefault="000467A8" w:rsidP="007736AE">
      <w:pPr>
        <w:pStyle w:val="Heading3"/>
      </w:pPr>
      <w:bookmarkStart w:id="28" w:name="_Toc452392008"/>
      <w:r>
        <w:t>Análise</w:t>
      </w:r>
      <w:r w:rsidR="007736AE">
        <w:t xml:space="preserve"> </w:t>
      </w:r>
      <w:r w:rsidR="00644CCF">
        <w:t>Tecnológica</w:t>
      </w:r>
      <w:bookmarkEnd w:id="28"/>
    </w:p>
    <w:p w:rsidR="00140BE4" w:rsidRDefault="00BA5766" w:rsidP="00140BE4">
      <w:pPr>
        <w:pStyle w:val="BodyText"/>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5F62DA" w:rsidRDefault="00EF31DB" w:rsidP="00140BE4">
      <w:pPr>
        <w:pStyle w:val="BodyText"/>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p w:rsidR="00451125" w:rsidRDefault="00451125" w:rsidP="00140BE4">
      <w:pPr>
        <w:pStyle w:val="BodyText"/>
      </w:pPr>
    </w:p>
    <w:p w:rsidR="00451125" w:rsidRDefault="00451125" w:rsidP="00140BE4">
      <w:pPr>
        <w:pStyle w:val="BodyText"/>
      </w:pPr>
    </w:p>
    <w:p w:rsidR="00451125" w:rsidRDefault="00451125" w:rsidP="00140BE4">
      <w:pPr>
        <w:pStyle w:val="BodyText"/>
      </w:pPr>
    </w:p>
    <w:p w:rsidR="00451125" w:rsidRPr="0046454F" w:rsidRDefault="00451125" w:rsidP="00140BE4">
      <w:pPr>
        <w:pStyle w:val="BodyText"/>
      </w:pPr>
    </w:p>
    <w:tbl>
      <w:tblPr>
        <w:tblStyle w:val="TableGridLight"/>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0"/>
        <w:gridCol w:w="1964"/>
        <w:gridCol w:w="16"/>
        <w:gridCol w:w="2819"/>
        <w:gridCol w:w="2119"/>
      </w:tblGrid>
      <w:tr w:rsidR="00756AD1" w:rsidTr="00490341">
        <w:tc>
          <w:tcPr>
            <w:tcW w:w="1555" w:type="dxa"/>
            <w:tcBorders>
              <w:top w:val="nil"/>
              <w:left w:val="nil"/>
            </w:tcBorders>
          </w:tcPr>
          <w:p w:rsidR="00756AD1" w:rsidRDefault="00756AD1" w:rsidP="007130D2">
            <w:pPr>
              <w:pStyle w:val="BodyText"/>
              <w:ind w:firstLine="0"/>
            </w:pPr>
          </w:p>
        </w:tc>
        <w:tc>
          <w:tcPr>
            <w:tcW w:w="1984" w:type="dxa"/>
            <w:gridSpan w:val="2"/>
          </w:tcPr>
          <w:p w:rsidR="00756AD1" w:rsidRPr="00EF5924" w:rsidRDefault="00BA5766" w:rsidP="0014794F">
            <w:pPr>
              <w:pStyle w:val="BodyText"/>
              <w:ind w:firstLine="0"/>
              <w:jc w:val="center"/>
              <w:rPr>
                <w:b/>
              </w:rPr>
            </w:pPr>
            <w:proofErr w:type="spellStart"/>
            <w:r w:rsidRPr="00EF5924">
              <w:rPr>
                <w:b/>
              </w:rPr>
              <w:t>Solr</w:t>
            </w:r>
            <w:proofErr w:type="spellEnd"/>
          </w:p>
        </w:tc>
        <w:tc>
          <w:tcPr>
            <w:tcW w:w="2835" w:type="dxa"/>
            <w:gridSpan w:val="2"/>
          </w:tcPr>
          <w:p w:rsidR="00756AD1" w:rsidRPr="00EF5924" w:rsidRDefault="00BA5766" w:rsidP="0014794F">
            <w:pPr>
              <w:pStyle w:val="BodyText"/>
              <w:ind w:firstLine="0"/>
              <w:jc w:val="center"/>
              <w:rPr>
                <w:b/>
              </w:rPr>
            </w:pPr>
            <w:proofErr w:type="spellStart"/>
            <w:r w:rsidRPr="00EF5924">
              <w:rPr>
                <w:b/>
              </w:rPr>
              <w:t>ElasticSearch</w:t>
            </w:r>
            <w:proofErr w:type="spellEnd"/>
          </w:p>
        </w:tc>
        <w:tc>
          <w:tcPr>
            <w:tcW w:w="2119" w:type="dxa"/>
          </w:tcPr>
          <w:p w:rsidR="00756AD1" w:rsidRPr="00EF5924" w:rsidRDefault="00BA5766" w:rsidP="0014794F">
            <w:pPr>
              <w:pStyle w:val="BodyText"/>
              <w:ind w:firstLine="0"/>
              <w:jc w:val="center"/>
              <w:rPr>
                <w:b/>
              </w:rPr>
            </w:pPr>
            <w:proofErr w:type="spellStart"/>
            <w:r w:rsidRPr="00EF5924">
              <w:rPr>
                <w:b/>
              </w:rPr>
              <w:t>Sphinx</w:t>
            </w:r>
            <w:proofErr w:type="spellEnd"/>
            <w:r w:rsidRPr="00EF5924">
              <w:rPr>
                <w:b/>
              </w:rPr>
              <w:t xml:space="preserve"> </w:t>
            </w:r>
            <w:proofErr w:type="spellStart"/>
            <w:r w:rsidRPr="00EF5924">
              <w:rPr>
                <w:b/>
              </w:rPr>
              <w:t>Search</w:t>
            </w:r>
            <w:proofErr w:type="spellEnd"/>
          </w:p>
        </w:tc>
      </w:tr>
      <w:tr w:rsidR="00E32EC0" w:rsidTr="00490341">
        <w:tc>
          <w:tcPr>
            <w:tcW w:w="8493" w:type="dxa"/>
            <w:gridSpan w:val="6"/>
            <w:shd w:val="clear" w:color="auto" w:fill="D9D9D9" w:themeFill="background1" w:themeFillShade="D9"/>
          </w:tcPr>
          <w:p w:rsidR="00E32EC0" w:rsidRPr="00E44448" w:rsidRDefault="00E32EC0" w:rsidP="0014794F">
            <w:pPr>
              <w:pStyle w:val="BodyText"/>
              <w:ind w:firstLine="0"/>
              <w:jc w:val="center"/>
            </w:pPr>
            <w:r w:rsidRPr="00E44448">
              <w:t>API</w:t>
            </w:r>
          </w:p>
        </w:tc>
      </w:tr>
      <w:tr w:rsidR="00756AD1" w:rsidRPr="00A42B6D" w:rsidTr="00490341">
        <w:tc>
          <w:tcPr>
            <w:tcW w:w="1555" w:type="dxa"/>
          </w:tcPr>
          <w:p w:rsidR="00756AD1" w:rsidRPr="00E44448" w:rsidRDefault="00E32EC0" w:rsidP="007130D2">
            <w:pPr>
              <w:pStyle w:val="BodyText"/>
              <w:ind w:firstLine="0"/>
            </w:pPr>
            <w:r w:rsidRPr="00E44448">
              <w:t>Bibliotecas</w:t>
            </w:r>
          </w:p>
        </w:tc>
        <w:tc>
          <w:tcPr>
            <w:tcW w:w="1984" w:type="dxa"/>
            <w:gridSpan w:val="2"/>
          </w:tcPr>
          <w:p w:rsidR="00756AD1" w:rsidRPr="00E03C73" w:rsidRDefault="00E32EC0" w:rsidP="000C4FC0">
            <w:pPr>
              <w:pStyle w:val="BodyText"/>
              <w:ind w:firstLine="0"/>
              <w:rPr>
                <w:lang w:val="en-GB"/>
              </w:rPr>
            </w:pPr>
            <w:r w:rsidRPr="00E03C73">
              <w:rPr>
                <w:lang w:val="en-GB"/>
              </w:rPr>
              <w:t>Ruby, Rails, PHP, Java, Python, Perl, C#, .Net</w:t>
            </w:r>
            <w:r w:rsidR="007D0190" w:rsidRPr="00E03C73">
              <w:rPr>
                <w:lang w:val="en-GB"/>
              </w:rPr>
              <w:t>,</w:t>
            </w:r>
            <w:r w:rsidR="000D46E1" w:rsidRPr="00E03C73">
              <w:rPr>
                <w:lang w:val="en-GB"/>
              </w:rPr>
              <w:t xml:space="preserve"> Java</w:t>
            </w:r>
            <w:r w:rsidR="000C4FC0">
              <w:rPr>
                <w:lang w:val="en-GB"/>
              </w:rPr>
              <w:t>S</w:t>
            </w:r>
            <w:r w:rsidR="000D46E1" w:rsidRPr="00E03C73">
              <w:rPr>
                <w:lang w:val="en-GB"/>
              </w:rPr>
              <w:t>cript</w:t>
            </w:r>
          </w:p>
        </w:tc>
        <w:tc>
          <w:tcPr>
            <w:tcW w:w="2835" w:type="dxa"/>
            <w:gridSpan w:val="2"/>
          </w:tcPr>
          <w:p w:rsidR="00756AD1" w:rsidRPr="00E03C73" w:rsidRDefault="00691DF3" w:rsidP="007130D2">
            <w:pPr>
              <w:pStyle w:val="BodyText"/>
              <w:ind w:firstLine="0"/>
              <w:rPr>
                <w:lang w:val="en-GB"/>
              </w:rPr>
            </w:pPr>
            <w:r w:rsidRPr="00E03C73">
              <w:rPr>
                <w:lang w:val="en-GB"/>
              </w:rPr>
              <w:t>Java, Groovy, PHP,</w:t>
            </w:r>
            <w:r w:rsidR="000C4FC0">
              <w:rPr>
                <w:lang w:val="en-GB"/>
              </w:rPr>
              <w:t xml:space="preserve"> Ruby, Perl, Python, .NET, JavaS</w:t>
            </w:r>
            <w:r w:rsidRPr="00E03C73">
              <w:rPr>
                <w:lang w:val="en-GB"/>
              </w:rPr>
              <w:t xml:space="preserve">cript </w:t>
            </w:r>
          </w:p>
        </w:tc>
        <w:tc>
          <w:tcPr>
            <w:tcW w:w="2119" w:type="dxa"/>
          </w:tcPr>
          <w:p w:rsidR="00756AD1" w:rsidRPr="000C4FC0" w:rsidRDefault="000C4FC0" w:rsidP="007130D2">
            <w:pPr>
              <w:pStyle w:val="BodyText"/>
              <w:ind w:firstLine="0"/>
              <w:rPr>
                <w:lang w:val="en-GB"/>
              </w:rPr>
            </w:pPr>
            <w:r w:rsidRPr="000C4FC0">
              <w:rPr>
                <w:lang w:val="en-GB"/>
              </w:rPr>
              <w:t>C++, Java, Perl, PHP, Python, Ruby</w:t>
            </w:r>
          </w:p>
        </w:tc>
      </w:tr>
      <w:tr w:rsidR="00E44448" w:rsidRPr="00E32EC0" w:rsidTr="00490341">
        <w:tc>
          <w:tcPr>
            <w:tcW w:w="8493" w:type="dxa"/>
            <w:gridSpan w:val="6"/>
            <w:shd w:val="clear" w:color="auto" w:fill="D9D9D9" w:themeFill="background1" w:themeFillShade="D9"/>
          </w:tcPr>
          <w:p w:rsidR="00E44448" w:rsidRPr="00E44448" w:rsidRDefault="00E44448" w:rsidP="0014794F">
            <w:pPr>
              <w:pStyle w:val="BodyText"/>
              <w:ind w:firstLine="0"/>
              <w:jc w:val="center"/>
            </w:pPr>
            <w:r>
              <w:t>Indexação</w:t>
            </w:r>
          </w:p>
        </w:tc>
      </w:tr>
      <w:tr w:rsidR="00756AD1" w:rsidRPr="00A42B6D" w:rsidTr="00490341">
        <w:tc>
          <w:tcPr>
            <w:tcW w:w="1555" w:type="dxa"/>
          </w:tcPr>
          <w:p w:rsidR="00756AD1" w:rsidRPr="00E44448" w:rsidRDefault="00E44448" w:rsidP="00E925D7">
            <w:pPr>
              <w:pStyle w:val="BodyText"/>
              <w:ind w:firstLine="0"/>
            </w:pPr>
            <w:r>
              <w:t xml:space="preserve">Importação de </w:t>
            </w:r>
            <w:r w:rsidR="00E925D7">
              <w:t>dados</w:t>
            </w:r>
          </w:p>
        </w:tc>
        <w:tc>
          <w:tcPr>
            <w:tcW w:w="1984" w:type="dxa"/>
            <w:gridSpan w:val="2"/>
          </w:tcPr>
          <w:p w:rsidR="00756AD1" w:rsidRPr="00761FEF" w:rsidRDefault="00761FEF" w:rsidP="00D3304F">
            <w:pPr>
              <w:pStyle w:val="BodyText"/>
              <w:ind w:firstLine="0"/>
              <w:rPr>
                <w:lang w:val="en-GB"/>
              </w:rPr>
            </w:pPr>
            <w:r w:rsidRPr="00761FEF">
              <w:rPr>
                <w:lang w:val="en-GB"/>
              </w:rPr>
              <w:t xml:space="preserve">JDBC, CSV, XML, </w:t>
            </w:r>
            <w:proofErr w:type="spellStart"/>
            <w:r w:rsidRPr="00761FEF">
              <w:rPr>
                <w:lang w:val="en-GB"/>
              </w:rPr>
              <w:t>Tika</w:t>
            </w:r>
            <w:proofErr w:type="spellEnd"/>
            <w:r w:rsidR="00C1036D">
              <w:rPr>
                <w:lang w:val="en-GB"/>
              </w:rPr>
              <w:t xml:space="preserve"> </w:t>
            </w:r>
            <w:r w:rsidR="00C1036D">
              <w:rPr>
                <w:lang w:val="en-GB"/>
              </w:rPr>
              <w:fldChar w:fldCharType="begin"/>
            </w:r>
            <w:r w:rsidR="00D3304F">
              <w:rPr>
                <w:lang w:val="en-GB"/>
              </w:rPr>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rPr>
                <w:lang w:val="en-GB"/>
              </w:rPr>
              <w:fldChar w:fldCharType="separate"/>
            </w:r>
            <w:r w:rsidR="00D3304F">
              <w:rPr>
                <w:noProof/>
                <w:lang w:val="en-GB"/>
              </w:rPr>
              <w:t>[17]</w:t>
            </w:r>
            <w:r w:rsidR="00C1036D">
              <w:rPr>
                <w:lang w:val="en-GB"/>
              </w:rPr>
              <w:fldChar w:fldCharType="end"/>
            </w:r>
            <w:r w:rsidRPr="00761FEF">
              <w:rPr>
                <w:lang w:val="en-GB"/>
              </w:rPr>
              <w:t>, URL, Flat File</w:t>
            </w:r>
          </w:p>
        </w:tc>
        <w:tc>
          <w:tcPr>
            <w:tcW w:w="2835" w:type="dxa"/>
            <w:gridSpan w:val="2"/>
          </w:tcPr>
          <w:p w:rsidR="00756AD1" w:rsidRPr="00761FEF" w:rsidRDefault="00761FEF" w:rsidP="00761FEF">
            <w:pPr>
              <w:pStyle w:val="BodyText"/>
              <w:ind w:firstLine="0"/>
              <w:rPr>
                <w:lang w:val="en-GB"/>
              </w:rPr>
            </w:pPr>
            <w:r w:rsidRPr="00761FEF">
              <w:rPr>
                <w:lang w:val="en-GB"/>
              </w:rPr>
              <w:t xml:space="preserve">Amazon SQS, </w:t>
            </w:r>
            <w:proofErr w:type="spellStart"/>
            <w:r w:rsidRPr="00761FEF">
              <w:rPr>
                <w:lang w:val="en-GB"/>
              </w:rPr>
              <w:t>CouchDB</w:t>
            </w:r>
            <w:proofErr w:type="spellEnd"/>
            <w:r w:rsidRPr="00761FEF">
              <w:rPr>
                <w:lang w:val="en-GB"/>
              </w:rPr>
              <w:t xml:space="preserve">, Dropbox, </w:t>
            </w:r>
            <w:proofErr w:type="spellStart"/>
            <w:r w:rsidRPr="00761FEF">
              <w:rPr>
                <w:lang w:val="en-GB"/>
              </w:rPr>
              <w:t>DynamoDB</w:t>
            </w:r>
            <w:proofErr w:type="spellEnd"/>
            <w:r w:rsidRPr="00761FEF">
              <w:rPr>
                <w:lang w:val="en-GB"/>
              </w:rPr>
              <w:t xml:space="preserve">, </w:t>
            </w:r>
            <w:proofErr w:type="spellStart"/>
            <w:r w:rsidRPr="00761FEF">
              <w:rPr>
                <w:lang w:val="en-GB"/>
              </w:rPr>
              <w:t>FileSystem</w:t>
            </w:r>
            <w:proofErr w:type="spellEnd"/>
            <w:r w:rsidRPr="00761FEF">
              <w:rPr>
                <w:lang w:val="en-GB"/>
              </w:rPr>
              <w:t xml:space="preserve">, Git, GitHub, </w:t>
            </w:r>
            <w:proofErr w:type="spellStart"/>
            <w:r w:rsidRPr="00761FEF">
              <w:rPr>
                <w:lang w:val="en-GB"/>
              </w:rPr>
              <w:t>Hazelcast</w:t>
            </w:r>
            <w:proofErr w:type="spellEnd"/>
            <w:r w:rsidRPr="00761FEF">
              <w:rPr>
                <w:lang w:val="en-GB"/>
              </w:rPr>
              <w:t xml:space="preserve">, JDBC, JMS, Kafka, LDAP, MongoDB, neo4j, OAI, </w:t>
            </w:r>
            <w:proofErr w:type="spellStart"/>
            <w:r w:rsidRPr="00761FEF">
              <w:rPr>
                <w:lang w:val="en-GB"/>
              </w:rPr>
              <w:t>RabbitMQ</w:t>
            </w:r>
            <w:proofErr w:type="spellEnd"/>
            <w:r w:rsidRPr="00761FEF">
              <w:rPr>
                <w:lang w:val="en-GB"/>
              </w:rPr>
              <w:t xml:space="preserve">, </w:t>
            </w:r>
            <w:proofErr w:type="spellStart"/>
            <w:r w:rsidRPr="00761FEF">
              <w:rPr>
                <w:lang w:val="en-GB"/>
              </w:rPr>
              <w:t>Redis</w:t>
            </w:r>
            <w:proofErr w:type="spellEnd"/>
            <w:r w:rsidRPr="00761FEF">
              <w:rPr>
                <w:lang w:val="en-GB"/>
              </w:rPr>
              <w:t>, RS</w:t>
            </w:r>
            <w:r>
              <w:rPr>
                <w:lang w:val="en-GB"/>
              </w:rPr>
              <w:t xml:space="preserve">S, Sofa, </w:t>
            </w:r>
            <w:proofErr w:type="spellStart"/>
            <w:r>
              <w:rPr>
                <w:lang w:val="en-GB"/>
              </w:rPr>
              <w:t>Solr</w:t>
            </w:r>
            <w:proofErr w:type="spellEnd"/>
            <w:r>
              <w:rPr>
                <w:lang w:val="en-GB"/>
              </w:rPr>
              <w:t xml:space="preserve">, St9, Subversion, </w:t>
            </w:r>
            <w:r w:rsidRPr="00761FEF">
              <w:rPr>
                <w:lang w:val="en-GB"/>
              </w:rPr>
              <w:t>Twitter, Wikipedia</w:t>
            </w:r>
          </w:p>
        </w:tc>
        <w:tc>
          <w:tcPr>
            <w:tcW w:w="2119" w:type="dxa"/>
          </w:tcPr>
          <w:p w:rsidR="00756AD1" w:rsidRPr="00761FEF" w:rsidRDefault="00F30B6D" w:rsidP="007130D2">
            <w:pPr>
              <w:pStyle w:val="BodyText"/>
              <w:ind w:firstLine="0"/>
              <w:rPr>
                <w:lang w:val="en-GB"/>
              </w:rPr>
            </w:pPr>
            <w:r>
              <w:rPr>
                <w:lang w:val="en-GB"/>
              </w:rPr>
              <w:t>MySQL, PostgreSQL, MSSQL, ODBC source, XML pipe</w:t>
            </w:r>
          </w:p>
        </w:tc>
      </w:tr>
      <w:tr w:rsidR="008014DF" w:rsidRPr="00E32EC0" w:rsidTr="00490341">
        <w:tc>
          <w:tcPr>
            <w:tcW w:w="1555" w:type="dxa"/>
          </w:tcPr>
          <w:p w:rsidR="008014DF" w:rsidRDefault="008014DF" w:rsidP="007130D2">
            <w:pPr>
              <w:pStyle w:val="BodyText"/>
              <w:ind w:firstLine="0"/>
            </w:pPr>
            <w:r>
              <w:t>Tempo Real</w:t>
            </w:r>
          </w:p>
        </w:tc>
        <w:tc>
          <w:tcPr>
            <w:tcW w:w="1984" w:type="dxa"/>
            <w:gridSpan w:val="2"/>
          </w:tcPr>
          <w:p w:rsidR="008014DF" w:rsidRPr="00761FEF" w:rsidRDefault="008014DF" w:rsidP="00333DE6">
            <w:pPr>
              <w:pStyle w:val="BodyText"/>
              <w:numPr>
                <w:ilvl w:val="0"/>
                <w:numId w:val="35"/>
              </w:numPr>
              <w:jc w:val="center"/>
              <w:rPr>
                <w:lang w:val="en-GB"/>
              </w:rPr>
            </w:pPr>
          </w:p>
        </w:tc>
        <w:tc>
          <w:tcPr>
            <w:tcW w:w="2835" w:type="dxa"/>
            <w:gridSpan w:val="2"/>
          </w:tcPr>
          <w:p w:rsidR="008014DF" w:rsidRPr="00761FEF" w:rsidRDefault="008014DF" w:rsidP="00333DE6">
            <w:pPr>
              <w:pStyle w:val="BodyText"/>
              <w:numPr>
                <w:ilvl w:val="0"/>
                <w:numId w:val="35"/>
              </w:numPr>
              <w:jc w:val="center"/>
              <w:rPr>
                <w:lang w:val="en-GB"/>
              </w:rPr>
            </w:pPr>
          </w:p>
        </w:tc>
        <w:tc>
          <w:tcPr>
            <w:tcW w:w="2119" w:type="dxa"/>
          </w:tcPr>
          <w:p w:rsidR="008014DF" w:rsidRPr="00761FEF" w:rsidRDefault="008014DF" w:rsidP="00333DE6">
            <w:pPr>
              <w:pStyle w:val="BodyText"/>
              <w:numPr>
                <w:ilvl w:val="0"/>
                <w:numId w:val="35"/>
              </w:numPr>
              <w:jc w:val="center"/>
              <w:rPr>
                <w:lang w:val="en-GB"/>
              </w:rPr>
            </w:pPr>
          </w:p>
        </w:tc>
      </w:tr>
      <w:tr w:rsidR="0005733F" w:rsidRPr="00E32EC0" w:rsidTr="00490341">
        <w:tc>
          <w:tcPr>
            <w:tcW w:w="8493" w:type="dxa"/>
            <w:gridSpan w:val="6"/>
            <w:shd w:val="clear" w:color="auto" w:fill="D9D9D9" w:themeFill="background1" w:themeFillShade="D9"/>
          </w:tcPr>
          <w:p w:rsidR="0005733F" w:rsidRPr="00E44448" w:rsidRDefault="0005733F" w:rsidP="0005733F">
            <w:pPr>
              <w:pStyle w:val="BodyText"/>
              <w:keepNext/>
              <w:ind w:firstLine="0"/>
              <w:jc w:val="center"/>
            </w:pPr>
            <w:r>
              <w:t>Licença</w:t>
            </w:r>
          </w:p>
        </w:tc>
      </w:tr>
      <w:tr w:rsidR="0005733F" w:rsidRPr="00E32EC0" w:rsidTr="00697C87">
        <w:tc>
          <w:tcPr>
            <w:tcW w:w="1575" w:type="dxa"/>
            <w:gridSpan w:val="2"/>
            <w:tcBorders>
              <w:left w:val="nil"/>
              <w:bottom w:val="nil"/>
            </w:tcBorders>
          </w:tcPr>
          <w:p w:rsidR="0005733F" w:rsidRDefault="0005733F" w:rsidP="00756AD1">
            <w:pPr>
              <w:pStyle w:val="BodyText"/>
              <w:keepNext/>
              <w:ind w:firstLine="0"/>
            </w:pPr>
          </w:p>
        </w:tc>
        <w:tc>
          <w:tcPr>
            <w:tcW w:w="1980" w:type="dxa"/>
            <w:gridSpan w:val="2"/>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819" w:type="dxa"/>
          </w:tcPr>
          <w:p w:rsidR="0005733F" w:rsidRDefault="00DA34DD" w:rsidP="00756AD1">
            <w:pPr>
              <w:pStyle w:val="BodyText"/>
              <w:keepNext/>
              <w:ind w:firstLine="0"/>
            </w:pPr>
            <w:r w:rsidRPr="00141878">
              <w:rPr>
                <w:i/>
              </w:rPr>
              <w:t xml:space="preserve">Apache </w:t>
            </w:r>
            <w:proofErr w:type="spellStart"/>
            <w:r w:rsidRPr="00141878">
              <w:rPr>
                <w:i/>
              </w:rPr>
              <w:t>License</w:t>
            </w:r>
            <w:proofErr w:type="spellEnd"/>
            <w:r w:rsidRPr="00DA34DD">
              <w:t xml:space="preserve"> 2.0</w:t>
            </w:r>
          </w:p>
        </w:tc>
        <w:tc>
          <w:tcPr>
            <w:tcW w:w="2119" w:type="dxa"/>
          </w:tcPr>
          <w:p w:rsidR="0005733F" w:rsidRDefault="00A15AA1" w:rsidP="00A15AA1">
            <w:pPr>
              <w:pStyle w:val="BodyText"/>
              <w:keepNext/>
              <w:ind w:firstLine="0"/>
            </w:pPr>
            <w:r w:rsidRPr="00A15AA1">
              <w:t xml:space="preserve">GPLv2 </w:t>
            </w:r>
            <w:r>
              <w:t>e comercial</w:t>
            </w:r>
          </w:p>
        </w:tc>
      </w:tr>
    </w:tbl>
    <w:p w:rsidR="007130D2" w:rsidRPr="007130D2" w:rsidRDefault="00756AD1" w:rsidP="00705137">
      <w:pPr>
        <w:pStyle w:val="Caption"/>
        <w:jc w:val="center"/>
      </w:pPr>
      <w:bookmarkStart w:id="29" w:name="_Toc452369677"/>
      <w:r>
        <w:t xml:space="preserve">Tabela </w:t>
      </w:r>
      <w:fldSimple w:instr=" SEQ Tabela \* ARABIC ">
        <w:r w:rsidR="004B5876">
          <w:rPr>
            <w:noProof/>
          </w:rPr>
          <w:t>1</w:t>
        </w:r>
      </w:fldSimple>
      <w:r>
        <w:t xml:space="preserve"> - </w:t>
      </w:r>
      <w:r w:rsidRPr="00F0075D">
        <w:t xml:space="preserve">Comparação entre SOLR, </w:t>
      </w:r>
      <w:proofErr w:type="spellStart"/>
      <w:r w:rsidRPr="00F0075D">
        <w:t>ElasticSearch</w:t>
      </w:r>
      <w:proofErr w:type="spellEnd"/>
      <w:r w:rsidRPr="00F0075D">
        <w:t xml:space="preserve"> e </w:t>
      </w:r>
      <w:proofErr w:type="spellStart"/>
      <w:r w:rsidRPr="00F0075D">
        <w:t>Sphinx</w:t>
      </w:r>
      <w:proofErr w:type="spellEnd"/>
      <w:r w:rsidRPr="00F0075D">
        <w:t xml:space="preserve"> </w:t>
      </w:r>
      <w:proofErr w:type="spellStart"/>
      <w:r w:rsidRPr="00F0075D">
        <w:t>Search</w:t>
      </w:r>
      <w:bookmarkEnd w:id="29"/>
      <w:proofErr w:type="spellEnd"/>
    </w:p>
    <w:p w:rsidR="00674CE8" w:rsidRDefault="00674CE8" w:rsidP="00D61E2A">
      <w:pPr>
        <w:pStyle w:val="BodyText"/>
      </w:pPr>
    </w:p>
    <w:p w:rsidR="00216C6D" w:rsidRDefault="00411D35" w:rsidP="00141878">
      <w:pPr>
        <w:pStyle w:val="BodyText"/>
      </w:pPr>
      <w:r w:rsidRPr="00411D35">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 A</w:t>
      </w:r>
      <w:r w:rsidR="00141878">
        <w:t xml:space="preserve">pach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comprá</w:t>
      </w:r>
      <w:r w:rsidR="00141878">
        <w:t>-la.</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D3304F">
        <w:instrText xml:space="preserve"> ADDIN EN.CITE &lt;EndNote&gt;&lt;Cite&gt;&lt;Author&gt;Mattmann&lt;/Author&gt;&lt;Year&gt;2011&lt;/Year&gt;&lt;RecNum&gt;5&lt;/RecNum&gt;&lt;DisplayText&gt;[17]&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D3304F">
        <w:rPr>
          <w:noProof/>
        </w:rPr>
        <w:t>[17]</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BodyText"/>
      </w:pPr>
    </w:p>
    <w:p w:rsidR="003714E4" w:rsidRDefault="003714E4" w:rsidP="00141878">
      <w:pPr>
        <w:pStyle w:val="BodyText"/>
      </w:pPr>
      <w:r>
        <w:rPr>
          <w:noProof/>
          <w:lang w:eastAsia="pt-PT"/>
        </w:rPr>
        <w:lastRenderedPageBreak/>
        <mc:AlternateContent>
          <mc:Choice Requires="wpg">
            <w:drawing>
              <wp:anchor distT="0" distB="0" distL="114300" distR="114300" simplePos="0" relativeHeight="251672576" behindDoc="0" locked="0" layoutInCell="1" allowOverlap="1" wp14:anchorId="75CE1166" wp14:editId="7D7E73EE">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38"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046DF8" w:rsidRPr="007F7F22" w:rsidRDefault="00046DF8" w:rsidP="001B13DC">
                              <w:pPr>
                                <w:pStyle w:val="Caption"/>
                                <w:rPr>
                                  <w:noProof/>
                                </w:rPr>
                              </w:pPr>
                              <w:bookmarkStart w:id="30" w:name="_Toc452369673"/>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39"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5CE1166" id="Grupo 21" o:spid="_x0000_s1035" style="position:absolute;left:0;text-align:left;margin-left:0;margin-top:.5pt;width:415.85pt;height:134pt;z-index:251672576;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qH9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BH6h/a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6" type="#_x0000_t75" style="position:absolute;left:2381;width:50431;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pFG/AAAA2gAAAA8AAABkcnMvZG93bnJldi54bWxEj82qwjAUhPeC7xCO4M6miohUo8gF0cXd&#10;qMX1oTn94TYnJYm1vv2NILgcZuYbZrsfTCt6cr6xrGCepCCIC6sbrhTkt+NsDcIHZI2tZVLwIg/7&#10;3Xi0xUzbJ1+ov4ZKRAj7DBXUIXSZlL6oyaBPbEccvdI6gyFKV0nt8BnhppWLNF1Jgw3HhRo7+qmp&#10;+Ls+jIIey/xxGhaHltJbuJd54frXr1LTyXDYgAg0hG/40z5rBUt4X4k3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CqRRvwAAANoAAAAPAAAAAAAAAAAAAAAAAJ8CAABk&#10;cnMvZG93bnJldi54bWxQSwUGAAAAAAQABAD3AAAAiwMAAAAA&#10;">
                  <v:imagedata r:id="rId40" o:title="" croptop="8019f" cropbottom="40451f" cropleft="20116f" cropright="7499f"/>
                  <v:path arrowok="t"/>
                </v:shape>
                <v:shape id="Caixa de texto 5" o:spid="_x0000_s1037" type="#_x0000_t202" style="position:absolute;top:13335;width:5281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rsidR="00046DF8" w:rsidRPr="007F7F22" w:rsidRDefault="00046DF8" w:rsidP="001B13DC">
                        <w:pPr>
                          <w:pStyle w:val="Caption"/>
                          <w:rPr>
                            <w:noProof/>
                          </w:rPr>
                        </w:pPr>
                        <w:bookmarkStart w:id="31" w:name="_Toc452369673"/>
                        <w:r>
                          <w:t xml:space="preserve">Figura </w:t>
                        </w:r>
                        <w:fldSimple w:instr=" SEQ Figura \* ARABIC ">
                          <w:r>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v:textbox>
                </v:shape>
                <v:shape id="Imagem 17" o:spid="_x0000_s1038" type="#_x0000_t75" style="position:absolute;left:2762;top:4286;width:49816;height:8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RyTDAAAA2wAAAA8AAABkcnMvZG93bnJldi54bWxET0trwkAQvhf8D8sI3upGqY9GV5FiQQ8e&#10;1LbqbciOSTQ7G7Jbjf/eFQRv8/E9ZzytTSEuVLncsoJOOwJBnFidc6rgZ/v9PgThPLLGwjIpuJGD&#10;6aTxNsZY2yuv6bLxqQgh7GJUkHlfxlK6JCODrm1L4sAdbWXQB1ilUld4DeGmkN0o6kuDOYeGDEv6&#10;yig5b/6Ngl30+5nPPw6nHi7+Vrv5eTlc7ntKtZr1bATCU+1f4qd7ocP8ATx+CQfIy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X5HJMMAAADbAAAADwAAAAAAAAAAAAAAAACf&#10;AgAAZHJzL2Rvd25yZXYueG1sUEsFBgAAAAAEAAQA9wAAAI8DAAAAAA==&#10;">
                  <v:imagedata r:id="rId41" o:title="" croptop="28375f" cropbottom="25102f" cropleft="17341f" cropright="4493f"/>
                  <v:path arrowok="t"/>
                </v:shape>
                <w10:wrap type="square" anchorx="margin"/>
              </v:group>
            </w:pict>
          </mc:Fallback>
        </mc:AlternateContent>
      </w:r>
    </w:p>
    <w:p w:rsidR="00140BE4" w:rsidRDefault="000D2661" w:rsidP="00141878">
      <w:pPr>
        <w:pStyle w:val="BodyText"/>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6D3C74" w:rsidRPr="003773C1" w:rsidRDefault="008849D9" w:rsidP="00141878">
      <w:pPr>
        <w:pStyle w:val="BodyText"/>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0C67ED">
        <w:rPr>
          <w:lang w:val="en-GB"/>
        </w:rPr>
        <w:t xml:space="preserve">Segundo </w:t>
      </w:r>
      <w:proofErr w:type="spellStart"/>
      <w:r w:rsidR="00DF192C" w:rsidRPr="000C67ED">
        <w:rPr>
          <w:lang w:val="en-GB"/>
        </w:rPr>
        <w:t>alguns</w:t>
      </w:r>
      <w:proofErr w:type="spellEnd"/>
      <w:r w:rsidR="00DF192C" w:rsidRPr="000C67ED">
        <w:rPr>
          <w:lang w:val="en-GB"/>
        </w:rPr>
        <w:t xml:space="preserve"> </w:t>
      </w:r>
      <w:proofErr w:type="spellStart"/>
      <w:r w:rsidR="00DF192C" w:rsidRPr="000C67ED">
        <w:rPr>
          <w:lang w:val="en-GB"/>
        </w:rPr>
        <w:t>autores</w:t>
      </w:r>
      <w:proofErr w:type="spellEnd"/>
      <w:r w:rsidR="00DF192C" w:rsidRPr="000C67ED">
        <w:rPr>
          <w:lang w:val="en-GB"/>
        </w:rPr>
        <w:t xml:space="preserve"> </w:t>
      </w:r>
      <w:proofErr w:type="spellStart"/>
      <w:r w:rsidR="006C6FD5" w:rsidRPr="000C67ED">
        <w:rPr>
          <w:lang w:val="en-GB"/>
        </w:rPr>
        <w:t>tanto</w:t>
      </w:r>
      <w:proofErr w:type="spellEnd"/>
      <w:r w:rsidR="006C6FD5" w:rsidRPr="000C67ED">
        <w:rPr>
          <w:lang w:val="en-GB"/>
        </w:rPr>
        <w:t xml:space="preserve"> </w:t>
      </w:r>
      <w:proofErr w:type="spellStart"/>
      <w:r w:rsidR="006C6FD5" w:rsidRPr="000C67ED">
        <w:rPr>
          <w:lang w:val="en-GB"/>
        </w:rPr>
        <w:t>uma</w:t>
      </w:r>
      <w:proofErr w:type="spellEnd"/>
      <w:r w:rsidR="006C6FD5" w:rsidRPr="000C67ED">
        <w:rPr>
          <w:lang w:val="en-GB"/>
        </w:rPr>
        <w:t xml:space="preserve"> </w:t>
      </w:r>
      <w:proofErr w:type="spellStart"/>
      <w:proofErr w:type="gramStart"/>
      <w:r w:rsidR="000F0B86" w:rsidRPr="000C67ED">
        <w:rPr>
          <w:lang w:val="en-GB"/>
        </w:rPr>
        <w:t>como</w:t>
      </w:r>
      <w:proofErr w:type="spellEnd"/>
      <w:proofErr w:type="gramEnd"/>
      <w:r w:rsidR="000F0B86" w:rsidRPr="000C67ED">
        <w:rPr>
          <w:lang w:val="en-GB"/>
        </w:rPr>
        <w:t xml:space="preserve"> </w:t>
      </w:r>
      <w:proofErr w:type="spellStart"/>
      <w:r w:rsidR="000F0B86" w:rsidRPr="000C67ED">
        <w:rPr>
          <w:lang w:val="en-GB"/>
        </w:rPr>
        <w:t>outra</w:t>
      </w:r>
      <w:proofErr w:type="spellEnd"/>
      <w:r w:rsidR="003615B7" w:rsidRPr="000C67ED">
        <w:rPr>
          <w:lang w:val="en-GB"/>
        </w:rPr>
        <w:t xml:space="preserve"> </w:t>
      </w:r>
      <w:proofErr w:type="spellStart"/>
      <w:r w:rsidR="003615B7" w:rsidRPr="000C67ED">
        <w:rPr>
          <w:lang w:val="en-GB"/>
        </w:rPr>
        <w:t>merecem</w:t>
      </w:r>
      <w:proofErr w:type="spellEnd"/>
      <w:r w:rsidR="003615B7" w:rsidRPr="000C67ED">
        <w:rPr>
          <w:lang w:val="en-GB"/>
        </w:rPr>
        <w:t xml:space="preserve"> </w:t>
      </w:r>
      <w:proofErr w:type="spellStart"/>
      <w:r w:rsidR="003615B7" w:rsidRPr="000C67ED">
        <w:rPr>
          <w:lang w:val="en-GB"/>
        </w:rPr>
        <w:t>atenção</w:t>
      </w:r>
      <w:proofErr w:type="spellEnd"/>
      <w:r w:rsidR="00FB3CB4" w:rsidRPr="00ED3E65">
        <w:rPr>
          <w:lang w:val="en-GB"/>
        </w:rPr>
        <w:t>:</w:t>
      </w:r>
    </w:p>
    <w:p w:rsidR="007A5B3B" w:rsidRPr="009B505C" w:rsidRDefault="007A5B3B" w:rsidP="00141878">
      <w:pPr>
        <w:pStyle w:val="BodyText"/>
        <w:rPr>
          <w:lang w:val="en-GB"/>
        </w:rPr>
      </w:pPr>
    </w:p>
    <w:p w:rsidR="007736AE" w:rsidRPr="000C67ED" w:rsidRDefault="00D61E2A" w:rsidP="00FB2033">
      <w:pPr>
        <w:pStyle w:val="BodyText"/>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D3304F">
        <w:rPr>
          <w:lang w:val="en-GB"/>
        </w:rPr>
        <w:instrText xml:space="preserve"> ADDIN EN.CITE &lt;EndNote&gt;&lt;Cite AuthorYear="1"&gt;&lt;Author&gt;Gheorghe&lt;/Author&gt;&lt;Year&gt;2015&lt;/Year&gt;&lt;RecNum&gt;14&lt;/RecNum&gt;&lt;DisplayText&gt;Gheorghe, et al. [19]&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D3304F">
        <w:rPr>
          <w:noProof/>
          <w:lang w:val="en-GB"/>
        </w:rPr>
        <w:t xml:space="preserve">Gheorghe, et al. </w:t>
      </w:r>
      <w:r w:rsidR="00D3304F" w:rsidRPr="002D4C14">
        <w:rPr>
          <w:noProof/>
        </w:rPr>
        <w:t>[19]</w:t>
      </w:r>
      <w:r w:rsidR="0082279C">
        <w:rPr>
          <w:lang w:val="en-GB"/>
        </w:rPr>
        <w:fldChar w:fldCharType="end"/>
      </w:r>
    </w:p>
    <w:p w:rsidR="001B13DC" w:rsidRPr="000C67ED" w:rsidRDefault="001B13DC" w:rsidP="00612170">
      <w:pPr>
        <w:pStyle w:val="BodyText"/>
      </w:pPr>
    </w:p>
    <w:p w:rsidR="001B13DC" w:rsidRDefault="003958EF" w:rsidP="00612170">
      <w:pPr>
        <w:pStyle w:val="BodyText"/>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ferramenta relativamente recente esta carece de algum conteúdo. Já a do </w:t>
      </w:r>
      <w:proofErr w:type="spellStart"/>
      <w:r w:rsidRPr="003958EF">
        <w:rPr>
          <w:i/>
        </w:rPr>
        <w:t>Solr</w:t>
      </w:r>
      <w:proofErr w:type="spellEnd"/>
      <w:r>
        <w:t xml:space="preserve"> é bastante boa e a comunidade é bastante ativa o que leva a tender para esta ferramenta.</w:t>
      </w:r>
    </w:p>
    <w:p w:rsidR="00B404AA" w:rsidRPr="00173F88" w:rsidRDefault="00B04D56" w:rsidP="00B404AA">
      <w:pPr>
        <w:pStyle w:val="Heading2"/>
      </w:pPr>
      <w:bookmarkStart w:id="32" w:name="_Toc452392009"/>
      <w:r>
        <w:t>Classificação</w:t>
      </w:r>
      <w:bookmarkEnd w:id="32"/>
    </w:p>
    <w:p w:rsidR="00B404AA" w:rsidRDefault="00B404AA" w:rsidP="00B404AA">
      <w:pPr>
        <w:pStyle w:val="BodyText"/>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 xml:space="preserve">resultados com mais significado e até mesmo acelerar o processo de </w:t>
      </w:r>
      <w:r w:rsidR="00290D6C">
        <w:lastRenderedPageBreak/>
        <w:t>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Heading3"/>
      </w:pPr>
      <w:bookmarkStart w:id="33" w:name="_Toc452392010"/>
      <w:r>
        <w:t>Relações Hierárquicas</w:t>
      </w:r>
      <w:bookmarkEnd w:id="33"/>
    </w:p>
    <w:p w:rsidR="009B6D1E" w:rsidRDefault="00585CFF" w:rsidP="009B6D1E">
      <w:pPr>
        <w:pStyle w:val="BodyText"/>
      </w:pPr>
      <w:r w:rsidRPr="00B91707">
        <w:t xml:space="preserve">Segundo </w:t>
      </w:r>
      <w:r>
        <w:fldChar w:fldCharType="begin"/>
      </w:r>
      <w:r w:rsidR="00D3304F">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D3304F">
        <w:rPr>
          <w:noProof/>
        </w:rPr>
        <w:t>Rothwell, et al. [20]</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523438">
        <w:t xml:space="preserve">dividida </w:t>
      </w:r>
      <w:proofErr w:type="gramStart"/>
      <w:r w:rsidR="00523438">
        <w:t>em</w:t>
      </w:r>
      <w:proofErr w:type="gramEnd"/>
      <w:r w:rsidR="00523438">
        <w:t>:</w:t>
      </w:r>
    </w:p>
    <w:p w:rsidR="00523438" w:rsidRDefault="003A2249" w:rsidP="00523438">
      <w:pPr>
        <w:pStyle w:val="BodyText"/>
        <w:numPr>
          <w:ilvl w:val="0"/>
          <w:numId w:val="38"/>
        </w:numPr>
      </w:pPr>
      <w:r>
        <w:t xml:space="preserve">Classificação </w:t>
      </w:r>
      <w:proofErr w:type="spellStart"/>
      <w:r>
        <w:t>mono-hierárquica</w:t>
      </w:r>
      <w:proofErr w:type="spellEnd"/>
      <w:r w:rsidR="008E4A23">
        <w:t>: um conceito só pode ter um pai na hierarquia;</w:t>
      </w:r>
    </w:p>
    <w:p w:rsidR="00523438" w:rsidRPr="009B6D1E" w:rsidRDefault="003A2249" w:rsidP="00523438">
      <w:pPr>
        <w:pStyle w:val="BodyText"/>
        <w:numPr>
          <w:ilvl w:val="0"/>
          <w:numId w:val="38"/>
        </w:numPr>
      </w:pPr>
      <w:r>
        <w:t xml:space="preserve">Classificação </w:t>
      </w:r>
      <w:proofErr w:type="spellStart"/>
      <w:r>
        <w:t>poly</w:t>
      </w:r>
      <w:proofErr w:type="spellEnd"/>
      <w:r>
        <w:t>-hierárquica</w:t>
      </w:r>
      <w:r w:rsidR="008E4A23">
        <w:t>: um conceito pode ter vários pais na hierarquia.</w:t>
      </w:r>
    </w:p>
    <w:p w:rsidR="009B6D1E" w:rsidRDefault="001D7CC5" w:rsidP="00B404AA">
      <w:pPr>
        <w:pStyle w:val="BodyText"/>
      </w:pPr>
      <w:r>
        <w:t xml:space="preserve">Sendo assim, os autores referem ainda que uma </w:t>
      </w:r>
      <w:proofErr w:type="spellStart"/>
      <w:r>
        <w:t>mono-hierarquia</w:t>
      </w:r>
      <w:proofErr w:type="spellEnd"/>
      <w:r>
        <w:t xml:space="preserve"> não é suficiente para aplicações complexas, no entanto, as </w:t>
      </w:r>
      <w:proofErr w:type="spellStart"/>
      <w:r>
        <w:t>poly</w:t>
      </w:r>
      <w:proofErr w:type="spellEnd"/>
      <w:r>
        <w:t>-hierarquias tendem a ser demasiado volumosas e redundantes não sendo, por isso, muitas vezes utilizadas.</w:t>
      </w:r>
      <w:r w:rsidR="0093057F">
        <w:t xml:space="preserve"> Para resolver tal problema os autores chegam à </w:t>
      </w:r>
      <w:r w:rsidR="008316BE">
        <w:t xml:space="preserve">conclusão que a </w:t>
      </w:r>
      <w:proofErr w:type="spellStart"/>
      <w:r w:rsidR="008316BE">
        <w:t>poly-hierárquia</w:t>
      </w:r>
      <w:proofErr w:type="spellEnd"/>
      <w:r w:rsidR="0063469B">
        <w:t xml:space="preserve"> pode ser substituída </w:t>
      </w:r>
      <w:proofErr w:type="gramStart"/>
      <w:r w:rsidR="0063469B">
        <w:t>por</w:t>
      </w:r>
      <w:proofErr w:type="gramEnd"/>
      <w:r w:rsidR="0093057F">
        <w:t>:</w:t>
      </w:r>
    </w:p>
    <w:p w:rsidR="0093057F" w:rsidRDefault="0093057F" w:rsidP="00B404AA">
      <w:pPr>
        <w:pStyle w:val="BodyText"/>
      </w:pPr>
    </w:p>
    <w:p w:rsidR="0093057F" w:rsidRPr="000C67ED" w:rsidRDefault="0093057F" w:rsidP="0093057F">
      <w:pPr>
        <w:pStyle w:val="BodyText"/>
      </w:pPr>
      <w:r w:rsidRPr="0093057F">
        <w:rPr>
          <w:lang w:val="en-GB"/>
        </w:rPr>
        <w:t xml:space="preserve">“Several disjoint </w:t>
      </w:r>
      <w:proofErr w:type="spellStart"/>
      <w:r w:rsidRPr="0093057F">
        <w:rPr>
          <w:lang w:val="en-GB"/>
        </w:rPr>
        <w:t>monohierarchic</w:t>
      </w:r>
      <w:proofErr w:type="spellEnd"/>
      <w:r w:rsidRPr="0093057F">
        <w:rPr>
          <w:lang w:val="en-GB"/>
        </w:rPr>
        <w:t xml:space="preserve"> classifications connected by a semantic model”</w:t>
      </w:r>
      <w:r>
        <w:rPr>
          <w:lang w:val="en-GB"/>
        </w:rPr>
        <w:t xml:space="preserve">, </w:t>
      </w:r>
      <w:r>
        <w:rPr>
          <w:lang w:val="en-GB"/>
        </w:rPr>
        <w:fldChar w:fldCharType="begin"/>
      </w:r>
      <w:r w:rsidR="00D3304F">
        <w:rPr>
          <w:lang w:val="en-GB"/>
        </w:rPr>
        <w:instrText xml:space="preserve"> ADDIN EN.CITE &lt;EndNote&gt;&lt;Cite AuthorYear="1"&gt;&lt;Author&gt;Rothwell&lt;/Author&gt;&lt;Year&gt;1989&lt;/Year&gt;&lt;RecNum&gt;25&lt;/RecNum&gt;&lt;DisplayText&gt;Rothwell, et al. [20]&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D3304F">
        <w:rPr>
          <w:noProof/>
          <w:lang w:val="en-GB"/>
        </w:rPr>
        <w:t xml:space="preserve">Rothwell, et al. </w:t>
      </w:r>
      <w:r w:rsidR="00D3304F" w:rsidRPr="002D4C14">
        <w:rPr>
          <w:noProof/>
        </w:rPr>
        <w:t>[20]</w:t>
      </w:r>
      <w:r>
        <w:rPr>
          <w:lang w:val="en-GB"/>
        </w:rPr>
        <w:fldChar w:fldCharType="end"/>
      </w:r>
    </w:p>
    <w:p w:rsidR="0093057F" w:rsidRPr="000C67ED" w:rsidRDefault="0093057F" w:rsidP="0093057F">
      <w:pPr>
        <w:pStyle w:val="BodyText"/>
      </w:pPr>
    </w:p>
    <w:p w:rsidR="00AF7B91" w:rsidRDefault="00D40329" w:rsidP="00AF7B91">
      <w:pPr>
        <w:pStyle w:val="BodyText"/>
      </w:pPr>
      <w:r w:rsidRPr="005C0426">
        <w:t xml:space="preserve">Exemplo desta solução </w:t>
      </w:r>
      <w:r w:rsidR="005C0426" w:rsidRPr="005C0426">
        <w:t xml:space="preserve">é o SNOMED,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D3598C" w:rsidP="00D3598C">
      <w:pPr>
        <w:pStyle w:val="Heading3"/>
      </w:pPr>
      <w:bookmarkStart w:id="34" w:name="_Toc452392011"/>
      <w:r>
        <w:t>UMLS</w:t>
      </w:r>
      <w:bookmarkEnd w:id="34"/>
    </w:p>
    <w:p w:rsidR="00D3598C" w:rsidRDefault="008E6408" w:rsidP="00D3598C">
      <w:pPr>
        <w:pStyle w:val="BodyText"/>
      </w:pPr>
      <w:r>
        <w:t>O SNOMED é uma nomenclatura</w:t>
      </w:r>
      <w:r w:rsidR="00D3598C">
        <w:t xml:space="preserve"> </w:t>
      </w:r>
      <w:r>
        <w:t>que faz parte das</w:t>
      </w:r>
      <w:r w:rsidR="00D3598C">
        <w:t xml:space="preserve"> ferramentas do UMLS que consiste num conjunto de ficheiros e </w:t>
      </w:r>
      <w:proofErr w:type="gramStart"/>
      <w:r w:rsidR="00D3598C" w:rsidRPr="007D739F">
        <w:rPr>
          <w:i/>
        </w:rPr>
        <w:t>software</w:t>
      </w:r>
      <w:proofErr w:type="gramEnd"/>
      <w:r w:rsidR="00D3598C">
        <w:t xml:space="preserve"> que contemplam diversos vocabulários de saúde e biomedicina. O UMLS é composto por três ferramentas (fontes de conhecimento): </w:t>
      </w:r>
    </w:p>
    <w:p w:rsidR="00D3598C" w:rsidRDefault="00D3598C" w:rsidP="00D3598C">
      <w:pPr>
        <w:pStyle w:val="BodyText"/>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BodyText"/>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BodyText"/>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BC41B8" w:rsidRDefault="00D3598C" w:rsidP="00607251">
      <w:pPr>
        <w:pStyle w:val="BodyText"/>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xml:space="preserve">, agrupando termos sinónimos em conceitos, categorizando conceitos semanticamente e incorporando relações </w:t>
      </w:r>
      <w:r>
        <w:lastRenderedPageBreak/>
        <w:t>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Default="006C3815" w:rsidP="00607251">
      <w:pPr>
        <w:pStyle w:val="BodyText"/>
        <w:rPr>
          <w:b/>
        </w:rPr>
      </w:pPr>
    </w:p>
    <w:p w:rsidR="006C3815" w:rsidRDefault="006C3815" w:rsidP="00607251">
      <w:pPr>
        <w:pStyle w:val="BodyText"/>
        <w:rPr>
          <w:b/>
        </w:rPr>
      </w:pPr>
    </w:p>
    <w:p w:rsidR="006C3815" w:rsidRDefault="006C3815" w:rsidP="00607251">
      <w:pPr>
        <w:pStyle w:val="BodyText"/>
        <w:rPr>
          <w:b/>
        </w:rPr>
      </w:pPr>
      <w:r>
        <w:rPr>
          <w:b/>
        </w:rPr>
        <w:t>SNOMED CT</w:t>
      </w:r>
    </w:p>
    <w:p w:rsidR="006C3815" w:rsidRDefault="006C3815" w:rsidP="00607251">
      <w:pPr>
        <w:pStyle w:val="BodyText"/>
        <w:rPr>
          <w:b/>
        </w:rPr>
      </w:pPr>
    </w:p>
    <w:p w:rsidR="006C3815" w:rsidRPr="006C3815" w:rsidRDefault="006C3815" w:rsidP="00607251">
      <w:pPr>
        <w:pStyle w:val="BodyText"/>
      </w:pPr>
      <w:r>
        <w:t>Como já foi referido o SNOMED consiste num conjunto de termos organizados hierarquicamente e que têm relações entre si. A estrutura do SNOMED encontra-se na figura seguinte.</w:t>
      </w:r>
    </w:p>
    <w:p w:rsidR="006C3815" w:rsidRDefault="00BC41B8" w:rsidP="00BD4C9B">
      <w:pPr>
        <w:pStyle w:val="BodyText"/>
        <w:rPr>
          <w:b/>
        </w:rPr>
      </w:pPr>
      <w:r>
        <w:rPr>
          <w:noProof/>
          <w:lang w:eastAsia="pt-PT"/>
        </w:rPr>
        <mc:AlternateContent>
          <mc:Choice Requires="wpg">
            <w:drawing>
              <wp:anchor distT="0" distB="0" distL="114300" distR="114300" simplePos="0" relativeHeight="251674624" behindDoc="0" locked="0" layoutInCell="1" allowOverlap="1" wp14:anchorId="773277A8" wp14:editId="66254E28">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42"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046DF8" w:rsidRPr="002B2B35" w:rsidRDefault="00046DF8" w:rsidP="00607251">
                              <w:pPr>
                                <w:pStyle w:val="Caption"/>
                                <w:jc w:val="center"/>
                                <w:rPr>
                                  <w:noProof/>
                                </w:rPr>
                              </w:pPr>
                              <w:bookmarkStart w:id="35" w:name="_Toc452369674"/>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3277A8" id="Grupo 16" o:spid="_x0000_s1039" style="position:absolute;left:0;text-align:left;margin-left:0;margin-top:23.2pt;width:437.05pt;height:331.25pt;z-index:251674624"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">
                <v:shape id="Imagem 13" o:spid="_x0000_s1040" type="#_x0000_t75" style="position:absolute;width:55505;height:37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dnDAAAAA2wAAAA8AAABkcnMvZG93bnJldi54bWxET0uLwjAQvgv+hzCCN01Vtko1iuwi7GFR&#10;fIDXoRnbYjOJTdTuvzcLC97m43vOYtWaWjyo8ZVlBaNhAoI4t7riQsHpuBnMQPiArLG2TAp+ycNq&#10;2e0sMNP2yXt6HEIhYgj7DBWUIbhMSp+XZNAPrSOO3MU2BkOETSF1g88Ybmo5TpJUGqw4NpTo6LOk&#10;/Hq4GwXp3jlH469t+uNvUzq3l/PHbqdUv9eu5yACteEt/nd/6zh/An+/xAP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p2cMAAAADbAAAADwAAAAAAAAAAAAAAAACfAgAA&#10;ZHJzL2Rvd25yZXYueG1sUEsFBgAAAAAEAAQA9wAAAIwDAAAAAA==&#10;">
                  <v:imagedata r:id="rId43" o:title="" croptop="9870f" cropbottom="13927f" cropleft="16071f" cropright="15014f"/>
                  <v:path arrowok="t"/>
                </v:shape>
                <v:shape id="Caixa de texto 15" o:spid="_x0000_s1041" type="#_x0000_t202" style="position:absolute;top:38385;width:55505;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046DF8" w:rsidRPr="002B2B35" w:rsidRDefault="00046DF8" w:rsidP="00607251">
                        <w:pPr>
                          <w:pStyle w:val="Caption"/>
                          <w:jc w:val="center"/>
                          <w:rPr>
                            <w:noProof/>
                          </w:rPr>
                        </w:pPr>
                        <w:bookmarkStart w:id="36" w:name="_Toc452369674"/>
                        <w:r>
                          <w:t xml:space="preserve">Figura </w:t>
                        </w:r>
                        <w:fldSimple w:instr=" SEQ Figura \* ARABIC ">
                          <w:r>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v:textbox>
                </v:shape>
                <w10:wrap type="square"/>
              </v:group>
            </w:pict>
          </mc:Fallback>
        </mc:AlternateContent>
      </w:r>
    </w:p>
    <w:p w:rsidR="006C3815" w:rsidRDefault="006C3815" w:rsidP="00D3598C">
      <w:pPr>
        <w:pStyle w:val="BodyText"/>
        <w:rPr>
          <w:b/>
        </w:rPr>
      </w:pPr>
    </w:p>
    <w:p w:rsidR="00607251" w:rsidRDefault="006C3815" w:rsidP="00D3598C">
      <w:pPr>
        <w:pStyle w:val="BodyText"/>
        <w:rPr>
          <w:b/>
        </w:rPr>
      </w:pPr>
      <w:r>
        <w:rPr>
          <w:b/>
        </w:rPr>
        <w:t>ICD-9</w:t>
      </w:r>
    </w:p>
    <w:p w:rsidR="006C3815" w:rsidRDefault="006C3815" w:rsidP="00D3598C">
      <w:pPr>
        <w:pStyle w:val="BodyText"/>
        <w:rPr>
          <w:b/>
        </w:rPr>
      </w:pPr>
    </w:p>
    <w:p w:rsidR="006C3815" w:rsidRDefault="006C3815" w:rsidP="00D3598C">
      <w:pPr>
        <w:pStyle w:val="BodyText"/>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BodyText"/>
      </w:pPr>
    </w:p>
    <w:tbl>
      <w:tblPr>
        <w:tblStyle w:val="List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Código</w:t>
            </w:r>
          </w:p>
        </w:tc>
        <w:tc>
          <w:tcPr>
            <w:tcW w:w="3505" w:type="dxa"/>
          </w:tcPr>
          <w:p w:rsidR="006C3815" w:rsidRDefault="006C3815" w:rsidP="0014160D">
            <w:pPr>
              <w:pStyle w:val="BodyText"/>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BodyText"/>
              <w:ind w:firstLine="0"/>
            </w:pPr>
            <w:r>
              <w:t>0010</w:t>
            </w:r>
          </w:p>
          <w:p w:rsidR="006C3815" w:rsidRDefault="006C3815" w:rsidP="0014160D">
            <w:pPr>
              <w:pStyle w:val="BodyText"/>
              <w:ind w:firstLine="0"/>
            </w:pPr>
            <w:r>
              <w:t>0011</w:t>
            </w:r>
          </w:p>
          <w:p w:rsidR="006C3815" w:rsidRDefault="006C3815" w:rsidP="0014160D">
            <w:pPr>
              <w:pStyle w:val="BodyText"/>
              <w:ind w:firstLine="0"/>
            </w:pPr>
            <w:r>
              <w:t>0019</w:t>
            </w:r>
          </w:p>
          <w:p w:rsidR="006C3815" w:rsidRDefault="006C3815" w:rsidP="0014160D">
            <w:pPr>
              <w:pStyle w:val="BodyText"/>
              <w:ind w:firstLine="0"/>
            </w:pPr>
            <w:r>
              <w:t>0020</w:t>
            </w:r>
          </w:p>
        </w:tc>
        <w:tc>
          <w:tcPr>
            <w:tcW w:w="3505" w:type="dxa"/>
          </w:tcPr>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BodyText"/>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BodyText"/>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Caption"/>
        <w:jc w:val="center"/>
        <w:rPr>
          <w:noProof/>
        </w:rPr>
      </w:pPr>
      <w:bookmarkStart w:id="37" w:name="_Toc452369678"/>
      <w:r>
        <w:t xml:space="preserve">Tabela </w:t>
      </w:r>
      <w:fldSimple w:instr=" SEQ Tabela \* ARABIC ">
        <w:r w:rsidR="004B5876">
          <w:rPr>
            <w:noProof/>
          </w:rPr>
          <w:t>2</w:t>
        </w:r>
      </w:fldSimple>
      <w:r>
        <w:rPr>
          <w:noProof/>
        </w:rPr>
        <w:t xml:space="preserve"> - Exemplo de ICD-9-CM </w:t>
      </w:r>
      <w:r>
        <w:rPr>
          <w:noProof/>
        </w:rPr>
        <w:fldChar w:fldCharType="begin"/>
      </w:r>
      <w:r w:rsidR="00D3304F">
        <w:rPr>
          <w:noProof/>
        </w:rPr>
        <w:instrText xml:space="preserve"> ADDIN EN.CITE &lt;EndNote&gt;&lt;Cite&gt;&lt;Year&gt;2016&lt;/Year&gt;&lt;RecNum&gt;24&lt;/RecNum&gt;&lt;DisplayText&gt;[21]&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D3304F">
        <w:rPr>
          <w:noProof/>
        </w:rPr>
        <w:t>[21]</w:t>
      </w:r>
      <w:bookmarkEnd w:id="37"/>
      <w:r>
        <w:rPr>
          <w:noProof/>
        </w:rPr>
        <w:fldChar w:fldCharType="end"/>
      </w:r>
    </w:p>
    <w:p w:rsidR="004B7D38" w:rsidRDefault="004B7D38" w:rsidP="006C3815"/>
    <w:p w:rsidR="006C3815" w:rsidRDefault="00A86CCF" w:rsidP="006C3815">
      <w:r>
        <w:t xml:space="preserve">Fornece </w:t>
      </w:r>
      <w:r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t xml:space="preserve"> Esta nomenclatura começou a ser desenvolvida do século 19 e é mantida pela organização mundial de saúde. A revisão mais conhecida é o ICD-9 que surgiu em 1975. </w:t>
      </w:r>
      <w:r w:rsidRPr="00A86CCF">
        <w:rPr>
          <w:highlight w:val="red"/>
        </w:rPr>
        <w:t>(</w:t>
      </w:r>
      <w:hyperlink r:id="rId44" w:history="1">
        <w:r w:rsidRPr="008E383C">
          <w:rPr>
            <w:rStyle w:val="Hyperlink"/>
            <w:highlight w:val="red"/>
          </w:rPr>
          <w:t>http://portalcodgdh.min-saude.pt/index.php/Classifica%C3%A7%C3%A3o_Internacional_de_Doen%C3%A7as_(CID))</w:t>
        </w:r>
      </w:hyperlink>
      <w:r>
        <w:t xml:space="preserve"> </w:t>
      </w:r>
      <w:r w:rsidR="004B7D38">
        <w:t>Em Portugal a sua codificação sistemática dos episódios de internamento iniciou-se em 1989.</w:t>
      </w:r>
    </w:p>
    <w:p w:rsidR="006C124F" w:rsidRDefault="006C124F" w:rsidP="006C124F">
      <w:r>
        <w:t>Dentro do conjunto dos códigos aceites num determinado momento, são feitas validações em relação à idade, ao sexo, e à posição de cada código específico dentro da hierarquia da categoria a que pertence, de modo que não sejam recolhidos códigos que têm subcategorias ou subclassificações, e se obtenha o máximo de especificação possível.</w:t>
      </w:r>
    </w:p>
    <w:p w:rsidR="00DB1976" w:rsidRDefault="00DB1976" w:rsidP="00DB1976">
      <w:pPr>
        <w:ind w:firstLine="0"/>
      </w:pPr>
    </w:p>
    <w:p w:rsidR="00DB1976" w:rsidRDefault="00DB1976" w:rsidP="00DB1976">
      <w:pPr>
        <w:ind w:firstLine="0"/>
      </w:pPr>
    </w:p>
    <w:p w:rsidR="006C3815" w:rsidRDefault="006C3815" w:rsidP="006C3815">
      <w:pPr>
        <w:rPr>
          <w:b/>
        </w:rPr>
      </w:pPr>
      <w:proofErr w:type="spellStart"/>
      <w:r w:rsidRPr="006C3815">
        <w:rPr>
          <w:b/>
        </w:rPr>
        <w:t>MeSH</w:t>
      </w:r>
      <w:proofErr w:type="spellEnd"/>
    </w:p>
    <w:p w:rsidR="006C3815" w:rsidRDefault="006C3815" w:rsidP="006C3815">
      <w:pPr>
        <w:rPr>
          <w:b/>
        </w:rPr>
      </w:pPr>
    </w:p>
    <w:p w:rsidR="006C3815" w:rsidRDefault="006D0F05" w:rsidP="005A16A6">
      <w:r>
        <w:rPr>
          <w:noProof/>
          <w:lang w:eastAsia="pt-PT"/>
        </w:rPr>
        <w:lastRenderedPageBreak/>
        <mc:AlternateContent>
          <mc:Choice Requires="wpg">
            <w:drawing>
              <wp:anchor distT="0" distB="0" distL="114300" distR="114300" simplePos="0" relativeHeight="251678720" behindDoc="0" locked="0" layoutInCell="1" allowOverlap="1" wp14:anchorId="4034448D" wp14:editId="30369DE8">
                <wp:simplePos x="0" y="0"/>
                <wp:positionH relativeFrom="column">
                  <wp:posOffset>834390</wp:posOffset>
                </wp:positionH>
                <wp:positionV relativeFrom="paragraph">
                  <wp:posOffset>518795</wp:posOffset>
                </wp:positionV>
                <wp:extent cx="3733800" cy="3625850"/>
                <wp:effectExtent l="0" t="0" r="0" b="0"/>
                <wp:wrapTopAndBottom/>
                <wp:docPr id="18" name="Grupo 18"/>
                <wp:cNvGraphicFramePr/>
                <a:graphic xmlns:a="http://schemas.openxmlformats.org/drawingml/2006/main">
                  <a:graphicData uri="http://schemas.microsoft.com/office/word/2010/wordprocessingGroup">
                    <wpg:wgp>
                      <wpg:cNvGrpSpPr/>
                      <wpg:grpSpPr>
                        <a:xfrm>
                          <a:off x="0" y="0"/>
                          <a:ext cx="3733800" cy="3625850"/>
                          <a:chOff x="0" y="0"/>
                          <a:chExt cx="3733800" cy="3625850"/>
                        </a:xfrm>
                      </wpg:grpSpPr>
                      <pic:pic xmlns:pic="http://schemas.openxmlformats.org/drawingml/2006/picture">
                        <pic:nvPicPr>
                          <pic:cNvPr id="9" name="Imagem 9"/>
                          <pic:cNvPicPr>
                            <a:picLocks noChangeAspect="1"/>
                          </pic:cNvPicPr>
                        </pic:nvPicPr>
                        <pic:blipFill rotWithShape="1">
                          <a:blip r:embed="rId45">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0" y="3257550"/>
                            <a:ext cx="3733800" cy="368300"/>
                          </a:xfrm>
                          <a:prstGeom prst="rect">
                            <a:avLst/>
                          </a:prstGeom>
                          <a:solidFill>
                            <a:prstClr val="white"/>
                          </a:solidFill>
                          <a:ln>
                            <a:noFill/>
                          </a:ln>
                          <a:effectLst/>
                        </wps:spPr>
                        <wps:txbx>
                          <w:txbxContent>
                            <w:p w:rsidR="00046DF8" w:rsidRPr="00092340" w:rsidRDefault="00046DF8" w:rsidP="008F32A4">
                              <w:pPr>
                                <w:pStyle w:val="Caption"/>
                                <w:jc w:val="center"/>
                                <w:rPr>
                                  <w:noProof/>
                                </w:rPr>
                              </w:pPr>
                              <w:bookmarkStart w:id="38" w:name="_Toc452369675"/>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34448D" id="Grupo 18" o:spid="_x0000_s1042" style="position:absolute;left:0;text-align:left;margin-left:65.7pt;margin-top:40.85pt;width:294pt;height:285.5pt;z-index:251678720" coordsize="37338,36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">
                <v:shape id="Imagem 9" o:spid="_x0000_s1043" type="#_x0000_t75" style="position:absolute;width:37338;height:32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jmXbCAAAA2gAAAA8AAABkcnMvZG93bnJldi54bWxEj9GKwjAURN8X/IdwBV8WTVVYbDUtIgrK&#10;LoLVD7g017bY3JQmavfvNwuCj8PMnGFWWW8a8aDO1ZYVTCcRCOLC6ppLBZfzbrwA4TyyxsYyKfgl&#10;B1k6+Fhhou2TT/TIfSkChF2CCirv20RKV1Rk0E1sSxy8q+0M+iC7UuoOnwFuGjmLoi9psOawUGFL&#10;m4qKW343Ck7x9w7Xc/7cHn/skQ6bvIjbXKnRsF8vQXjq/Tv8au+1ghj+r4QbI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5l2wgAAANoAAAAPAAAAAAAAAAAAAAAAAJ8C&#10;AABkcnMvZG93bnJldi54bWxQSwUGAAAAAAQABAD3AAAAjgMAAAAA&#10;">
                  <v:imagedata r:id="rId46" o:title="" croptop="16449f" cropbottom="14132f" cropleft="11099f" cropright="31662f"/>
                  <v:path arrowok="t"/>
                </v:shape>
                <v:shape id="Caixa de texto 14" o:spid="_x0000_s1044" type="#_x0000_t202" style="position:absolute;top:32575;width:37338;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046DF8" w:rsidRPr="00092340" w:rsidRDefault="00046DF8" w:rsidP="008F32A4">
                        <w:pPr>
                          <w:pStyle w:val="Caption"/>
                          <w:jc w:val="center"/>
                          <w:rPr>
                            <w:noProof/>
                          </w:rPr>
                        </w:pPr>
                        <w:bookmarkStart w:id="39" w:name="_Toc452369675"/>
                        <w:r>
                          <w:t xml:space="preserve">Figura </w:t>
                        </w:r>
                        <w:fldSimple w:instr=" SEQ Figura \* ARABIC ">
                          <w:r>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t>Com a ajuda destas hierarquias pretende-se que o resultado de uma pesquisa por parte do utilizador venha associado a um maior valor no contexto clínico.</w:t>
      </w:r>
    </w:p>
    <w:p w:rsidR="007422E7" w:rsidRPr="00173F88" w:rsidRDefault="008208D5" w:rsidP="007422E7">
      <w:pPr>
        <w:pStyle w:val="Heading2"/>
      </w:pPr>
      <w:bookmarkStart w:id="40" w:name="_Toc452392012"/>
      <w:r>
        <w:t>EHR</w:t>
      </w:r>
      <w:bookmarkEnd w:id="40"/>
    </w:p>
    <w:p w:rsidR="00BC4747" w:rsidRDefault="003D0F9C" w:rsidP="003D0F9C">
      <w:r>
        <w:t>O EHR como o próprio no indica é uma norma usada para registo eletrónico de documentos clínicos. Surgiu em meados dos anos 60 e 70 essencialmente devido a estudos realizados pelos centros médicos académicos e organizações clínicas governamentais.</w:t>
      </w:r>
      <w:r w:rsidR="00BC4747">
        <w:t xml:space="preserve"> A Universidade de </w:t>
      </w:r>
      <w:r>
        <w:rPr>
          <w:i/>
        </w:rPr>
        <w:t xml:space="preserve">Utah </w:t>
      </w:r>
      <w:proofErr w:type="spellStart"/>
      <w:r>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 foram desenvolvidas várias outras ferramentas nesta área como:</w:t>
      </w:r>
      <w:r w:rsidR="00845A92">
        <w:t xml:space="preserve"> </w:t>
      </w:r>
      <w:proofErr w:type="spellStart"/>
      <w:r w:rsidR="00845A92" w:rsidRPr="00845A92">
        <w:rPr>
          <w:i/>
        </w:rPr>
        <w:t>AllScripts</w:t>
      </w:r>
      <w:proofErr w:type="spellEnd"/>
      <w:r w:rsidR="0028059E">
        <w:t xml:space="preserve">, </w:t>
      </w:r>
      <w:proofErr w:type="spellStart"/>
      <w:r w:rsidR="0028059E" w:rsidRPr="0028059E">
        <w:rPr>
          <w:i/>
        </w:rPr>
        <w:t>EHRserver</w:t>
      </w:r>
      <w:proofErr w:type="spellEnd"/>
      <w:r w:rsidR="0028059E">
        <w:t>,</w:t>
      </w:r>
      <w:r w:rsidR="00BC4747">
        <w:t xml:space="preserve"> etc.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to dos conceitos evoluírem e a falta de avaliação na qualidade dos dados. Além destes </w:t>
      </w:r>
      <w:r w:rsidR="00BC4747">
        <w:lastRenderedPageBreak/>
        <w:t xml:space="preserve">problemas as estruturas de dados (e a qualidade) dependem muito do objetivo na sua escolha (prestação de cuidados, investigação clinica, gestão/financeira, ensino, legal). </w:t>
      </w:r>
    </w:p>
    <w:p w:rsidR="00BC4747" w:rsidRDefault="00BC4747" w:rsidP="00BC4747">
      <w:r>
        <w:t>Perante os problemas referidos e, uma vez que o EHR pretende corrigi-los, é possível descreve-lo como uma especificação (norma) que permite a representação de conceitos clínicos complexos.</w:t>
      </w:r>
    </w:p>
    <w:p w:rsidR="00BC4747" w:rsidRDefault="00BC4747" w:rsidP="00BC4747">
      <w:r>
        <w:t>A norma EHR está construída da seguinte forma</w:t>
      </w:r>
      <w:r w:rsidR="003D0F9C">
        <w:t xml:space="preserve"> </w:t>
      </w:r>
      <w:r w:rsidR="003D0F9C" w:rsidRPr="00204FE0">
        <w:rPr>
          <w:highlight w:val="red"/>
        </w:rPr>
        <w:t>(bibliografia</w:t>
      </w:r>
      <w:r w:rsidR="00204FE0" w:rsidRPr="00204FE0">
        <w:rPr>
          <w:highlight w:val="red"/>
        </w:rPr>
        <w:t>-</w:t>
      </w:r>
      <w:proofErr w:type="spellStart"/>
      <w:r w:rsidR="00E91BAB">
        <w:rPr>
          <w:highlight w:val="red"/>
        </w:rPr>
        <w:t>ricardo</w:t>
      </w:r>
      <w:r w:rsidR="00204FE0" w:rsidRPr="00204FE0">
        <w:rPr>
          <w:highlight w:val="red"/>
        </w:rPr>
        <w:t>correia</w:t>
      </w:r>
      <w:proofErr w:type="spellEnd"/>
      <w:r w:rsidR="003D0F9C" w:rsidRPr="00204FE0">
        <w:rPr>
          <w:highlight w:val="red"/>
        </w:rPr>
        <w:t>)</w:t>
      </w:r>
      <w:r>
        <w:t>:</w:t>
      </w:r>
    </w:p>
    <w:p w:rsidR="00BC4747" w:rsidRDefault="00BC4747" w:rsidP="00BC4747">
      <w:r>
        <w:t>•</w:t>
      </w:r>
      <w:r>
        <w:tab/>
      </w:r>
      <w:r w:rsidRPr="003D0F9C">
        <w:rPr>
          <w:b/>
        </w:rPr>
        <w:t>Arquétipo</w:t>
      </w:r>
      <w:r>
        <w:t>: conceito mais pequeno nesta estrutura (equivalente a uma peça de LEGO)</w:t>
      </w:r>
      <w:proofErr w:type="gramStart"/>
      <w:r>
        <w:t>,</w:t>
      </w:r>
      <w:proofErr w:type="gramEnd"/>
      <w:r>
        <w:t xml:space="preserve"> consiste em dados médicos,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4B5876" w:rsidRDefault="00BC4747" w:rsidP="004B5876">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p w:rsidR="004B5876" w:rsidRDefault="004B5876" w:rsidP="00BC4747"/>
    <w:tbl>
      <w:tblPr>
        <w:tblStyle w:val="ListTable2"/>
        <w:tblW w:w="0" w:type="auto"/>
        <w:tblLook w:val="04A0" w:firstRow="1" w:lastRow="0" w:firstColumn="1" w:lastColumn="0" w:noHBand="0" w:noVBand="1"/>
      </w:tblPr>
      <w:tblGrid>
        <w:gridCol w:w="1500"/>
        <w:gridCol w:w="7003"/>
      </w:tblGrid>
      <w:tr w:rsidR="004B5876"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EHR</w:t>
            </w:r>
          </w:p>
        </w:tc>
        <w:tc>
          <w:tcPr>
            <w:tcW w:w="7054" w:type="dxa"/>
          </w:tcPr>
          <w:p w:rsidR="004B5876" w:rsidRPr="004B5876"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rPr>
            </w:pPr>
            <w:r w:rsidRPr="004B5876">
              <w:rPr>
                <w:b w:val="0"/>
              </w:rPr>
              <w:t>Regis</w:t>
            </w:r>
            <w:r w:rsidR="00086478">
              <w:rPr>
                <w:b w:val="0"/>
              </w:rPr>
              <w:t>t</w:t>
            </w:r>
            <w:r w:rsidRPr="004B5876">
              <w:rPr>
                <w:b w:val="0"/>
              </w:rPr>
              <w:t>o clínico eletrónico por pessoa</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Folder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Organização de alto nível do EHR (ex.: por episódio, por especialidade clínica)</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Composition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Conjunto de entradas submetidas numa determinada data (ex.: relatório)</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Sections</w:t>
            </w:r>
            <w:proofErr w:type="spell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Cabeçalhos clínicos que refletem o fluxo de trabalho</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ntrie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Declarações clínicas sobre observações, avaliações e instruçõ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gramStart"/>
            <w:r>
              <w:t>Clusters</w:t>
            </w:r>
            <w:proofErr w:type="gramEnd"/>
          </w:p>
        </w:tc>
        <w:tc>
          <w:tcPr>
            <w:tcW w:w="7054" w:type="dxa"/>
          </w:tcPr>
          <w:p w:rsidR="004B5876" w:rsidRDefault="004B5876" w:rsidP="00BC4747">
            <w:pPr>
              <w:ind w:firstLine="0"/>
              <w:cnfStyle w:val="000000100000" w:firstRow="0" w:lastRow="0" w:firstColumn="0" w:lastColumn="0" w:oddVBand="0" w:evenVBand="0" w:oddHBand="1" w:evenHBand="0" w:firstRowFirstColumn="0" w:firstRowLastColumn="0" w:lastRowFirstColumn="0" w:lastRowLastColumn="0"/>
            </w:pPr>
            <w:r>
              <w:t>Entradas compostas</w:t>
            </w:r>
          </w:p>
        </w:tc>
      </w:tr>
      <w:tr w:rsidR="004B5876"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proofErr w:type="spellStart"/>
            <w:r>
              <w:t>Elements</w:t>
            </w:r>
            <w:proofErr w:type="spellEnd"/>
          </w:p>
        </w:tc>
        <w:tc>
          <w:tcPr>
            <w:tcW w:w="7054" w:type="dxa"/>
          </w:tcPr>
          <w:p w:rsidR="004B5876" w:rsidRDefault="004B5876" w:rsidP="00BC4747">
            <w:pPr>
              <w:ind w:firstLine="0"/>
              <w:cnfStyle w:val="000000000000" w:firstRow="0" w:lastRow="0" w:firstColumn="0" w:lastColumn="0" w:oddVBand="0" w:evenVBand="0" w:oddHBand="0" w:evenHBand="0" w:firstRowFirstColumn="0" w:firstRowLastColumn="0" w:lastRowFirstColumn="0" w:lastRowLastColumn="0"/>
            </w:pPr>
            <w:r>
              <w:t>Entradas elementares</w:t>
            </w:r>
          </w:p>
        </w:tc>
      </w:tr>
      <w:tr w:rsidR="004B5876"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Default="004B5876" w:rsidP="00BC4747">
            <w:pPr>
              <w:ind w:firstLine="0"/>
            </w:pPr>
            <w:r>
              <w:t xml:space="preserve">Data </w:t>
            </w:r>
            <w:proofErr w:type="spellStart"/>
            <w:r>
              <w:t>values</w:t>
            </w:r>
            <w:proofErr w:type="spellEnd"/>
          </w:p>
        </w:tc>
        <w:tc>
          <w:tcPr>
            <w:tcW w:w="7054" w:type="dxa"/>
          </w:tcPr>
          <w:p w:rsidR="004B5876" w:rsidRDefault="004B5876" w:rsidP="004B5876">
            <w:pPr>
              <w:keepNext/>
              <w:ind w:firstLine="0"/>
              <w:cnfStyle w:val="000000100000" w:firstRow="0" w:lastRow="0" w:firstColumn="0" w:lastColumn="0" w:oddVBand="0" w:evenVBand="0" w:oddHBand="1" w:evenHBand="0" w:firstRowFirstColumn="0" w:firstRowLastColumn="0" w:lastRowFirstColumn="0" w:lastRowLastColumn="0"/>
            </w:pPr>
            <w:r>
              <w:t>Termos codificados do conjunto de termos</w:t>
            </w:r>
          </w:p>
        </w:tc>
      </w:tr>
    </w:tbl>
    <w:p w:rsidR="004B5876" w:rsidRDefault="004B5876" w:rsidP="004B5876">
      <w:pPr>
        <w:pStyle w:val="Caption"/>
        <w:jc w:val="center"/>
      </w:pPr>
      <w:r>
        <w:t xml:space="preserve">Tabela </w:t>
      </w:r>
      <w:fldSimple w:instr=" SEQ Tabela \* ARABIC ">
        <w:r>
          <w:rPr>
            <w:noProof/>
          </w:rPr>
          <w:t>3</w:t>
        </w:r>
      </w:fldSimple>
      <w:r>
        <w:t xml:space="preserve"> - Modelo de referência</w:t>
      </w:r>
      <w:r w:rsidR="008F49FD">
        <w:t xml:space="preserve">, </w:t>
      </w:r>
      <w:r w:rsidR="008F49FD" w:rsidRPr="008F49FD">
        <w:rPr>
          <w:highlight w:val="red"/>
        </w:rPr>
        <w:t>bibliografia</w:t>
      </w:r>
    </w:p>
    <w:p w:rsidR="008F49FD" w:rsidRDefault="008F49FD" w:rsidP="00BC4747"/>
    <w:p w:rsidR="00046DF8" w:rsidRDefault="006D2B15" w:rsidP="006D2B15">
      <w:r>
        <w:t xml:space="preserve">Uma das </w:t>
      </w:r>
      <w:r w:rsidR="007F2D01">
        <w:t>principais vantagens</w:t>
      </w:r>
      <w:r>
        <w:t xml:space="preserve"> na utilização desta </w:t>
      </w:r>
      <w:r w:rsidR="003B618B">
        <w:t>norma</w:t>
      </w:r>
      <w:r>
        <w:t xml:space="preserve"> é o fato de os utilizadores poderem alterar os arquétipos e </w:t>
      </w:r>
      <w:proofErr w:type="spellStart"/>
      <w:r>
        <w:t>templates</w:t>
      </w:r>
      <w:proofErr w:type="spellEnd"/>
      <w:r>
        <w:t xml:space="preserve"> sem alterar o </w:t>
      </w:r>
      <w:proofErr w:type="gramStart"/>
      <w:r>
        <w:t>software</w:t>
      </w:r>
      <w:proofErr w:type="gramEnd"/>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p>
    <w:p w:rsidR="006D2B15" w:rsidRDefault="00046DF8" w:rsidP="005728ED">
      <w:r>
        <w:t xml:space="preserve">Neste contexto surge o </w:t>
      </w:r>
      <w:proofErr w:type="spellStart"/>
      <w:r w:rsidRPr="00704EEC">
        <w:rPr>
          <w:i/>
        </w:rPr>
        <w:t>openEHR</w:t>
      </w:r>
      <w:proofErr w:type="spellEnd"/>
      <w:r>
        <w:t xml:space="preserve">, que é uma comunidade virtual que trabalha no sentido de tornar os documentos físicos em documentos eletrónicos seguindo a norma EHR, criando arquétipos e </w:t>
      </w:r>
      <w:proofErr w:type="spellStart"/>
      <w:r w:rsidRPr="00046DF8">
        <w:rPr>
          <w:i/>
        </w:rPr>
        <w:t>templates</w:t>
      </w:r>
      <w:proofErr w:type="spellEnd"/>
      <w:r>
        <w:t>.</w:t>
      </w:r>
      <w:r w:rsidR="005728ED">
        <w:t xml:space="preserve"> Este tem definidos uma séria de padrões que seguem a especificação do EHR. Assim sendo, na imagem seguinte estão presentes os atores envolvidos no </w:t>
      </w:r>
      <w:proofErr w:type="spellStart"/>
      <w:r w:rsidR="005728ED" w:rsidRPr="00704EEC">
        <w:rPr>
          <w:i/>
        </w:rPr>
        <w:t>openEHR</w:t>
      </w:r>
      <w:proofErr w:type="spellEnd"/>
      <w:r w:rsidR="006D2B15">
        <w:t xml:space="preserve">: </w:t>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r>
        <w:rPr>
          <w:noProof/>
        </w:rPr>
        <mc:AlternateContent>
          <mc:Choice Requires="wps">
            <w:drawing>
              <wp:anchor distT="0" distB="0" distL="114300" distR="114300" simplePos="0" relativeHeight="251689984" behindDoc="0" locked="0" layoutInCell="1" allowOverlap="1" wp14:anchorId="3A54881A" wp14:editId="57F61779">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046DF8" w:rsidRPr="00522E1F" w:rsidRDefault="00046DF8" w:rsidP="006D2B15">
                            <w:pPr>
                              <w:pStyle w:val="Caption"/>
                              <w:jc w:val="center"/>
                            </w:pPr>
                            <w:r>
                              <w:t xml:space="preserve">Figura </w:t>
                            </w:r>
                            <w:fldSimple w:instr=" SEQ Figura \* ARABIC ">
                              <w:r>
                                <w:rPr>
                                  <w:noProof/>
                                </w:rPr>
                                <w:t>7</w:t>
                              </w:r>
                            </w:fldSimple>
                            <w:r>
                              <w:t xml:space="preserve"> - Atores envolvidos no </w:t>
                            </w:r>
                            <w:proofErr w:type="spellStart"/>
                            <w:r w:rsidR="00704EEC" w:rsidRPr="00704EEC">
                              <w:rPr>
                                <w:i/>
                              </w:rPr>
                              <w:t>open</w:t>
                            </w:r>
                            <w:r w:rsidRPr="00704EEC">
                              <w:rPr>
                                <w:i/>
                              </w:rPr>
                              <w:t>EHR</w:t>
                            </w:r>
                            <w:proofErr w:type="spellEnd"/>
                            <w:r>
                              <w:t xml:space="preserve">, </w:t>
                            </w:r>
                            <w:r w:rsidRPr="006D2B15">
                              <w:rPr>
                                <w:highlight w:val="red"/>
                              </w:rPr>
                              <w:t>bibliograf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4881A" id="Text Box 25" o:spid="_x0000_s1045" type="#_x0000_t202" style="position:absolute;left:0;text-align:left;margin-left:49.9pt;margin-top:228.75pt;width:324.5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" stroked="f">
                <v:textbox style="mso-fit-shape-to-text:t" inset="0,0,0,0">
                  <w:txbxContent>
                    <w:p w:rsidR="00046DF8" w:rsidRPr="00522E1F" w:rsidRDefault="00046DF8" w:rsidP="006D2B15">
                      <w:pPr>
                        <w:pStyle w:val="Caption"/>
                        <w:jc w:val="center"/>
                      </w:pPr>
                      <w:r>
                        <w:t xml:space="preserve">Figura </w:t>
                      </w:r>
                      <w:fldSimple w:instr=" SEQ Figura \* ARABIC ">
                        <w:r>
                          <w:rPr>
                            <w:noProof/>
                          </w:rPr>
                          <w:t>7</w:t>
                        </w:r>
                      </w:fldSimple>
                      <w:r>
                        <w:t xml:space="preserve"> - Atores envolvidos no </w:t>
                      </w:r>
                      <w:proofErr w:type="spellStart"/>
                      <w:r w:rsidR="00704EEC" w:rsidRPr="00704EEC">
                        <w:rPr>
                          <w:i/>
                        </w:rPr>
                        <w:t>open</w:t>
                      </w:r>
                      <w:r w:rsidRPr="00704EEC">
                        <w:rPr>
                          <w:i/>
                        </w:rPr>
                        <w:t>EHR</w:t>
                      </w:r>
                      <w:proofErr w:type="spellEnd"/>
                      <w:r>
                        <w:t xml:space="preserve">, </w:t>
                      </w:r>
                      <w:r w:rsidRPr="006D2B15">
                        <w:rPr>
                          <w:highlight w:val="red"/>
                        </w:rPr>
                        <w:t>bibliografia</w:t>
                      </w:r>
                    </w:p>
                  </w:txbxContent>
                </v:textbox>
                <w10:wrap type="through"/>
              </v:shape>
            </w:pict>
          </mc:Fallback>
        </mc:AlternateContent>
      </w:r>
      <w:r w:rsidRPr="006D2B15">
        <w:drawing>
          <wp:anchor distT="0" distB="0" distL="114300" distR="114300" simplePos="0" relativeHeight="251687936" behindDoc="0" locked="0" layoutInCell="1" allowOverlap="1" wp14:anchorId="16EF687B" wp14:editId="79880342">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surgem diversas ferramentas</w:t>
      </w:r>
      <w:r w:rsidR="00393B1C">
        <w:t xml:space="preserve"> que fazem uso dela</w:t>
      </w:r>
      <w:r w:rsidR="0000345A">
        <w:t xml:space="preserve">. </w:t>
      </w:r>
      <w:r w:rsidR="006D2B15">
        <w:t>Duas delas</w:t>
      </w:r>
      <w:r w:rsidR="0000345A">
        <w:t xml:space="preserve"> são apresentadas nos tópicos seguintes.</w:t>
      </w:r>
    </w:p>
    <w:p w:rsidR="00F84DFA" w:rsidRPr="00F84DFA" w:rsidRDefault="00086478" w:rsidP="00F84DFA">
      <w:pPr>
        <w:pStyle w:val="Heading3"/>
        <w:rPr>
          <w:i/>
        </w:rPr>
      </w:pPr>
      <w:bookmarkStart w:id="41" w:name="_Toc452392013"/>
      <w:proofErr w:type="spellStart"/>
      <w:r>
        <w:rPr>
          <w:i/>
        </w:rPr>
        <w:t>AllScripts</w:t>
      </w:r>
      <w:bookmarkEnd w:id="41"/>
      <w:proofErr w:type="spellEnd"/>
    </w:p>
    <w:p w:rsidR="00F84DFA" w:rsidRDefault="00F84DFA" w:rsidP="00BC4747">
      <w:proofErr w:type="spellStart"/>
      <w:r>
        <w:t>Something</w:t>
      </w:r>
      <w:proofErr w:type="spellEnd"/>
    </w:p>
    <w:p w:rsidR="00F84DFA" w:rsidRPr="00F84DFA" w:rsidRDefault="00F84DFA" w:rsidP="00F84DFA">
      <w:pPr>
        <w:pStyle w:val="Heading3"/>
        <w:rPr>
          <w:i/>
        </w:rPr>
      </w:pPr>
      <w:bookmarkStart w:id="42" w:name="_Toc452392014"/>
      <w:proofErr w:type="spellStart"/>
      <w:r>
        <w:rPr>
          <w:i/>
        </w:rPr>
        <w:t>EHRserver</w:t>
      </w:r>
      <w:proofErr w:type="spellEnd"/>
      <w:r>
        <w:rPr>
          <w:i/>
        </w:rPr>
        <w:t xml:space="preserve"> (</w:t>
      </w:r>
      <w:proofErr w:type="spellStart"/>
      <w:r>
        <w:rPr>
          <w:i/>
        </w:rPr>
        <w:t>cabolabs</w:t>
      </w:r>
      <w:proofErr w:type="spellEnd"/>
      <w:r>
        <w:rPr>
          <w:i/>
        </w:rPr>
        <w:t>)</w:t>
      </w:r>
      <w:bookmarkEnd w:id="42"/>
    </w:p>
    <w:p w:rsidR="00CD4AB2" w:rsidRPr="007D16FF" w:rsidRDefault="00B96575" w:rsidP="007D16FF">
      <w:r w:rsidRPr="00B96575">
        <w:t xml:space="preserve">O </w:t>
      </w:r>
      <w:proofErr w:type="spellStart"/>
      <w:r w:rsidRPr="00E65FEE">
        <w:rPr>
          <w:i/>
        </w:rPr>
        <w:t>EHRServer</w:t>
      </w:r>
      <w:proofErr w:type="spellEnd"/>
      <w:r w:rsidRPr="00B96575">
        <w:t xml:space="preserve"> </w:t>
      </w:r>
      <w:r w:rsidR="00E65FEE">
        <w:t xml:space="preserve">é um repositório de informação clínica gratuito que </w:t>
      </w:r>
      <w:r>
        <w:t>segue</w:t>
      </w:r>
      <w:r w:rsidRPr="00B96575">
        <w:t xml:space="preserve"> uma arquitetura orientada a serviços</w:t>
      </w:r>
      <w:r w:rsidR="00E65FEE">
        <w:t xml:space="preserve"> </w:t>
      </w:r>
      <w:r w:rsidR="000655A3">
        <w:t>(REST API)</w:t>
      </w:r>
      <w:r w:rsidR="005467AC">
        <w:t xml:space="preserve"> </w:t>
      </w:r>
      <w:r w:rsidR="00E65FEE">
        <w:t>e é compatível</w:t>
      </w:r>
      <w:r w:rsidRPr="00B96575">
        <w:t xml:space="preserve"> </w:t>
      </w:r>
      <w:r w:rsidR="00E65FEE">
        <w:t xml:space="preserve">com o padrão do </w:t>
      </w:r>
      <w:proofErr w:type="spellStart"/>
      <w:r w:rsidR="00E65FEE" w:rsidRPr="00E65FEE">
        <w:rPr>
          <w:i/>
        </w:rPr>
        <w:t>ope</w:t>
      </w:r>
      <w:r w:rsidR="00FF673B">
        <w:rPr>
          <w:i/>
        </w:rPr>
        <w:t>n</w:t>
      </w:r>
      <w:r w:rsidR="00E65FEE" w:rsidRPr="00E65FEE">
        <w:rPr>
          <w:i/>
        </w:rPr>
        <w:t>EHR</w:t>
      </w:r>
      <w:proofErr w:type="spellEnd"/>
      <w:r w:rsidR="00E65FEE">
        <w:t>.</w:t>
      </w:r>
      <w:r w:rsidR="00FF673B">
        <w:t xml:space="preserve"> </w:t>
      </w:r>
      <w:r w:rsidR="00CD4AB2" w:rsidRPr="00CD4AB2">
        <w:rPr>
          <w:highlight w:val="red"/>
        </w:rPr>
        <w:t xml:space="preserve">(bibliografia, </w:t>
      </w:r>
      <w:proofErr w:type="spellStart"/>
      <w:r w:rsidR="00CD4AB2" w:rsidRPr="00CD4AB2">
        <w:rPr>
          <w:highlight w:val="red"/>
        </w:rPr>
        <w:t>pablo</w:t>
      </w:r>
      <w:proofErr w:type="spellEnd"/>
      <w:r w:rsidR="00CD4AB2" w:rsidRPr="00CD4AB2">
        <w:rPr>
          <w:highlight w:val="red"/>
        </w:rPr>
        <w:t xml:space="preserve"> </w:t>
      </w:r>
      <w:proofErr w:type="spellStart"/>
      <w:r w:rsidR="00CD4AB2" w:rsidRPr="00CD4AB2">
        <w:rPr>
          <w:highlight w:val="red"/>
        </w:rPr>
        <w:t>pazos</w:t>
      </w:r>
      <w:proofErr w:type="spellEnd"/>
      <w:r w:rsidR="00CD4AB2" w:rsidRPr="00CD4AB2">
        <w:rPr>
          <w:highlight w:val="red"/>
        </w:rPr>
        <w:t>)</w:t>
      </w:r>
      <w:r w:rsidR="00CD4AB2">
        <w:t xml:space="preserve"> Com a REST API, o </w:t>
      </w:r>
      <w:proofErr w:type="spellStart"/>
      <w:r w:rsidR="00CD4AB2" w:rsidRPr="0039549C">
        <w:rPr>
          <w:i/>
        </w:rPr>
        <w:t>EHRServer</w:t>
      </w:r>
      <w:proofErr w:type="spellEnd"/>
      <w:r w:rsidR="00CD4AB2">
        <w:t xml:space="preserve"> possibilita o armazenamento e a pesquisa de dados clínicos de muitas forma</w:t>
      </w:r>
      <w:r w:rsidR="0039549C">
        <w:t>s</w:t>
      </w:r>
      <w:r w:rsidR="00CD4AB2">
        <w:t>, suportando di</w:t>
      </w:r>
      <w:r w:rsidR="0039549C">
        <w:t>versos formatos como XML e JSON.</w:t>
      </w:r>
      <w:r w:rsidR="00CD4AB2" w:rsidRPr="00CD4AB2">
        <w:t xml:space="preserve"> </w:t>
      </w:r>
      <w:r w:rsidR="0039549C">
        <w:t xml:space="preserve">É ainda </w:t>
      </w:r>
      <w:r w:rsidR="00A4185D">
        <w:t xml:space="preserve">possível </w:t>
      </w:r>
      <w:r w:rsidR="0039549C">
        <w:t xml:space="preserve">criar </w:t>
      </w:r>
      <w:proofErr w:type="spellStart"/>
      <w:r w:rsidR="0039549C" w:rsidRPr="0039549C">
        <w:rPr>
          <w:i/>
        </w:rPr>
        <w:t>queries</w:t>
      </w:r>
      <w:proofErr w:type="spellEnd"/>
      <w:r w:rsidR="0039549C">
        <w:t xml:space="preserve"> de forma simples através da interface do utilizador, com o </w:t>
      </w:r>
      <w:proofErr w:type="spellStart"/>
      <w:r w:rsidR="0039549C" w:rsidRPr="0039549C">
        <w:rPr>
          <w:i/>
        </w:rPr>
        <w:t>EHRServer</w:t>
      </w:r>
      <w:proofErr w:type="spellEnd"/>
      <w:r w:rsidR="0039549C" w:rsidRPr="0039549C">
        <w:rPr>
          <w:i/>
        </w:rPr>
        <w:t xml:space="preserve"> </w:t>
      </w:r>
      <w:proofErr w:type="spellStart"/>
      <w:r w:rsidR="0039549C" w:rsidRPr="0039549C">
        <w:rPr>
          <w:i/>
        </w:rPr>
        <w:t>Query</w:t>
      </w:r>
      <w:proofErr w:type="spellEnd"/>
      <w:r w:rsidR="0039549C" w:rsidRPr="0039549C">
        <w:rPr>
          <w:i/>
        </w:rPr>
        <w:t xml:space="preserve"> </w:t>
      </w:r>
      <w:proofErr w:type="spellStart"/>
      <w:r w:rsidR="0039549C" w:rsidRPr="0039549C">
        <w:rPr>
          <w:i/>
        </w:rPr>
        <w:t>Builder</w:t>
      </w:r>
      <w:proofErr w:type="spellEnd"/>
      <w:r w:rsidR="0039549C">
        <w:t>.</w:t>
      </w:r>
      <w:r w:rsidR="007D16FF">
        <w:t xml:space="preserve"> </w:t>
      </w:r>
      <w:r w:rsidR="00B1791C" w:rsidRPr="007D16FF">
        <w:t xml:space="preserve">Além disto, como é </w:t>
      </w:r>
      <w:proofErr w:type="spellStart"/>
      <w:r w:rsidR="00B1791C" w:rsidRPr="007D16FF">
        <w:rPr>
          <w:i/>
        </w:rPr>
        <w:t>opensource</w:t>
      </w:r>
      <w:proofErr w:type="spellEnd"/>
      <w:r w:rsidR="007D16FF" w:rsidRPr="007D16FF">
        <w:rPr>
          <w:i/>
        </w:rPr>
        <w:t xml:space="preserve"> </w:t>
      </w:r>
      <w:r w:rsidR="007D16FF" w:rsidRPr="007D16FF">
        <w:t>é poss</w:t>
      </w:r>
      <w:r w:rsidR="007D16FF">
        <w:t>ível adapta-lo às necessidades.</w:t>
      </w:r>
      <w:bookmarkStart w:id="43" w:name="_GoBack"/>
      <w:bookmarkEnd w:id="43"/>
    </w:p>
    <w:p w:rsidR="00202806" w:rsidRPr="00CD4AB2" w:rsidRDefault="00202806" w:rsidP="00F8716C">
      <w:pPr>
        <w:rPr>
          <w:lang w:val="en-US"/>
        </w:rPr>
      </w:pPr>
    </w:p>
    <w:p w:rsidR="004B7590" w:rsidRPr="007B53B3" w:rsidRDefault="004B7590" w:rsidP="004A787D">
      <w:pPr>
        <w:pStyle w:val="Heading2"/>
      </w:pPr>
      <w:bookmarkStart w:id="44" w:name="_Toc452392015"/>
      <w:r w:rsidRPr="007B53B3">
        <w:lastRenderedPageBreak/>
        <w:t>Resumo</w:t>
      </w:r>
      <w:bookmarkEnd w:id="18"/>
      <w:bookmarkEnd w:id="44"/>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t xml:space="preserve">Relativamente à indexação, é possível afirmar que durante os últimos anos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 torna-se possível a indexaç</w:t>
      </w:r>
      <w:r w:rsidR="000347D8">
        <w:t>ão de documentos provenientes de diversas fontes e com diferentes formatos e, como são</w:t>
      </w:r>
      <w:r>
        <w:t xml:space="preserve"> implementa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CB748B" w:rsidRDefault="0079422F" w:rsidP="00CB748B">
      <w:r>
        <w:t xml:space="preserve">Concluindo </w:t>
      </w:r>
      <w:r w:rsidRPr="009C2229">
        <w:rPr>
          <w:highlight w:val="red"/>
        </w:rPr>
        <w:t xml:space="preserve">este capítulo, é possível afirmar que </w:t>
      </w:r>
      <w:r w:rsidR="00CB748B" w:rsidRPr="009C2229">
        <w:rPr>
          <w:highlight w:val="red"/>
        </w:rPr>
        <w:t xml:space="preserve">os métodos referidos </w:t>
      </w:r>
      <w:r w:rsidR="00B803ED" w:rsidRPr="009C2229">
        <w:rPr>
          <w:highlight w:val="red"/>
        </w:rPr>
        <w:t xml:space="preserve">anteriormente permitem que a pesquisa de termos clínicos seja apresentada ao utilizador de forma </w:t>
      </w:r>
      <w:r w:rsidRPr="009C2229">
        <w:rPr>
          <w:highlight w:val="red"/>
        </w:rPr>
        <w:t>ordenada</w:t>
      </w:r>
      <w:r w:rsidR="00437420" w:rsidRPr="009C2229">
        <w:rPr>
          <w:highlight w:val="red"/>
        </w:rPr>
        <w:t>,</w:t>
      </w:r>
      <w:r w:rsidRPr="009C2229">
        <w:rPr>
          <w:highlight w:val="red"/>
        </w:rPr>
        <w:t xml:space="preserve"> de acordo com a relevância, apresentado, por</w:t>
      </w:r>
      <w:r>
        <w:t xml:space="preserve"> isso, informação mais importante e com maior utilidade </w:t>
      </w:r>
      <w:r w:rsidR="008D5BB7">
        <w:t xml:space="preserve">e valor </w:t>
      </w:r>
      <w:r>
        <w:t>para o ut</w:t>
      </w:r>
      <w:r w:rsidR="00437420">
        <w:t>i</w:t>
      </w:r>
      <w:r>
        <w:t>lizador</w:t>
      </w:r>
      <w:r w:rsidR="00B803ED">
        <w:t>.</w:t>
      </w:r>
    </w:p>
    <w:p w:rsidR="00CB748B" w:rsidRDefault="00CB748B" w:rsidP="00E83341"/>
    <w:p w:rsidR="00CB748B" w:rsidRPr="00EF29B2" w:rsidRDefault="00CB748B" w:rsidP="00E83341">
      <w:pPr>
        <w:sectPr w:rsidR="00CB748B" w:rsidRPr="00EF29B2" w:rsidSect="00314E43">
          <w:headerReference w:type="even" r:id="rId48"/>
          <w:headerReference w:type="default" r:id="rId49"/>
          <w:footerReference w:type="even" r:id="rId50"/>
          <w:footerReference w:type="default" r:id="rId51"/>
          <w:headerReference w:type="first" r:id="rId52"/>
          <w:type w:val="oddPage"/>
          <w:pgSz w:w="11905" w:h="16837"/>
          <w:pgMar w:top="1701" w:right="1701" w:bottom="1701" w:left="1701" w:header="1134" w:footer="1134" w:gutter="0"/>
          <w:cols w:space="720"/>
          <w:formProt w:val="0"/>
          <w:titlePg/>
          <w:docGrid w:linePitch="299"/>
        </w:sectPr>
      </w:pPr>
    </w:p>
    <w:p w:rsidR="00533B73" w:rsidRPr="00173F88" w:rsidRDefault="00533B73" w:rsidP="004A787D">
      <w:pPr>
        <w:pStyle w:val="Heading1Before"/>
      </w:pPr>
      <w:bookmarkStart w:id="45" w:name="Ref_cap3"/>
      <w:bookmarkStart w:id="46" w:name="Ref_cap5"/>
      <w:bookmarkEnd w:id="45"/>
      <w:bookmarkEnd w:id="46"/>
      <w:r w:rsidRPr="00173F88">
        <w:lastRenderedPageBreak/>
        <w:t>Capítulo 5</w:t>
      </w:r>
    </w:p>
    <w:p w:rsidR="004B7590" w:rsidRPr="00173F88" w:rsidRDefault="004B7590" w:rsidP="004A787D">
      <w:pPr>
        <w:pStyle w:val="Heading1"/>
      </w:pPr>
      <w:bookmarkStart w:id="47" w:name="_Toc441331329"/>
      <w:bookmarkStart w:id="48" w:name="_Toc452392016"/>
      <w:r w:rsidRPr="00173F88">
        <w:t>Conclusões e Trabalho Futuro</w:t>
      </w:r>
      <w:bookmarkEnd w:id="47"/>
      <w:bookmarkEnd w:id="48"/>
    </w:p>
    <w:p w:rsidR="004B7590" w:rsidRPr="00462A30" w:rsidRDefault="00462A30" w:rsidP="004A787D">
      <w:pPr>
        <w:rPr>
          <w:color w:val="000000" w:themeColor="text1"/>
        </w:rPr>
      </w:pPr>
      <w:r>
        <w:rPr>
          <w:color w:val="000000" w:themeColor="text1"/>
        </w:rPr>
        <w:t>Neste capítulo serão apresentadas algumas conclusões sobre os objetivos já concluídos e também dos não concluídos de forma a avaliar o trabalho que será desenvolvido num futuro próximo.</w:t>
      </w:r>
    </w:p>
    <w:p w:rsidR="004B7590" w:rsidRPr="00173F88" w:rsidRDefault="004B7590" w:rsidP="004A787D">
      <w:pPr>
        <w:pStyle w:val="Heading2"/>
      </w:pPr>
      <w:bookmarkStart w:id="49" w:name="_Toc441331330"/>
      <w:bookmarkStart w:id="50" w:name="_Toc452392017"/>
      <w:r w:rsidRPr="00173F88">
        <w:t xml:space="preserve">Satisfação dos </w:t>
      </w:r>
      <w:bookmarkEnd w:id="49"/>
      <w:r w:rsidR="00DF44B1" w:rsidRPr="00173F88">
        <w:t>Objetivos</w:t>
      </w:r>
      <w:bookmarkEnd w:id="50"/>
    </w:p>
    <w:p w:rsidR="004B7590" w:rsidRDefault="00856557" w:rsidP="004A787D">
      <w:pPr>
        <w:rPr>
          <w:color w:val="000000" w:themeColor="text1"/>
        </w:rPr>
      </w:pPr>
      <w:r w:rsidRPr="00856557">
        <w:rPr>
          <w:color w:val="000000" w:themeColor="text1"/>
        </w:rPr>
        <w:t>Como já foi referido em v</w:t>
      </w:r>
      <w:r>
        <w:rPr>
          <w:color w:val="000000" w:themeColor="text1"/>
        </w:rPr>
        <w:t>ários pontos deste documento, o objetivo desta dissertação é criar uma solução que disponibilize às entidades médicas uma nova forma de acesso à informação, mais rápida e eficaz do que a existente atualmente.</w:t>
      </w:r>
    </w:p>
    <w:p w:rsidR="00856557" w:rsidRDefault="00EF54CD" w:rsidP="004A787D">
      <w:pPr>
        <w:rPr>
          <w:color w:val="000000" w:themeColor="text1"/>
        </w:rPr>
      </w:pPr>
      <w:r>
        <w:rPr>
          <w:color w:val="000000" w:themeColor="text1"/>
        </w:rPr>
        <w:t>Para que os objetivos referidos sejam atingidos, nesta primeira parte do trabalho, foram estudadas diversas ferramentas, modelos e métodos que de alguma forma podem contribuir para a concretização dos mesmos.</w:t>
      </w:r>
    </w:p>
    <w:p w:rsidR="00EF54CD" w:rsidRPr="00856557" w:rsidRDefault="00EF54CD" w:rsidP="004A787D">
      <w:pPr>
        <w:rPr>
          <w:color w:val="000000" w:themeColor="text1"/>
        </w:rPr>
      </w:pPr>
      <w:r>
        <w:rPr>
          <w:color w:val="000000" w:themeColor="text1"/>
        </w:rPr>
        <w:t>Face ao estudo efetuado, só posso estar satisfeito com o trabalho desenvolvido, pois este permitiu-me conhecer melhor como funcionam os processos de recuperação, indexação e classificação de informação, assim como adaptar cada um deles ao contexto em causa.</w:t>
      </w:r>
    </w:p>
    <w:p w:rsidR="00EF54CD" w:rsidRDefault="004B7590" w:rsidP="00CD747E">
      <w:pPr>
        <w:pStyle w:val="Heading2"/>
      </w:pPr>
      <w:bookmarkStart w:id="51" w:name="_Toc441331331"/>
      <w:bookmarkStart w:id="52" w:name="_Toc452392018"/>
      <w:r w:rsidRPr="00173F88">
        <w:lastRenderedPageBreak/>
        <w:t>Trabalho Futuro</w:t>
      </w:r>
      <w:bookmarkEnd w:id="51"/>
      <w:bookmarkEnd w:id="52"/>
    </w:p>
    <w:p w:rsidR="00EF54CD" w:rsidRDefault="00700E93" w:rsidP="00EF54CD">
      <w:pPr>
        <w:pStyle w:val="BodyText"/>
      </w:pPr>
      <w:r>
        <w:rPr>
          <w:noProof/>
          <w:lang w:eastAsia="pt-PT"/>
        </w:rPr>
        <mc:AlternateContent>
          <mc:Choice Requires="wpg">
            <w:drawing>
              <wp:anchor distT="0" distB="0" distL="114300" distR="114300" simplePos="0" relativeHeight="251682816" behindDoc="0" locked="0" layoutInCell="1" allowOverlap="1">
                <wp:simplePos x="0" y="0"/>
                <wp:positionH relativeFrom="column">
                  <wp:posOffset>-108585</wp:posOffset>
                </wp:positionH>
                <wp:positionV relativeFrom="paragraph">
                  <wp:posOffset>829310</wp:posOffset>
                </wp:positionV>
                <wp:extent cx="5499100" cy="3644900"/>
                <wp:effectExtent l="0" t="0" r="6350" b="0"/>
                <wp:wrapTopAndBottom/>
                <wp:docPr id="23" name="Grupo 23"/>
                <wp:cNvGraphicFramePr/>
                <a:graphic xmlns:a="http://schemas.openxmlformats.org/drawingml/2006/main">
                  <a:graphicData uri="http://schemas.microsoft.com/office/word/2010/wordprocessingGroup">
                    <wpg:wgp>
                      <wpg:cNvGrpSpPr/>
                      <wpg:grpSpPr>
                        <a:xfrm>
                          <a:off x="0" y="0"/>
                          <a:ext cx="5499100" cy="3644900"/>
                          <a:chOff x="0" y="0"/>
                          <a:chExt cx="5499100" cy="3644900"/>
                        </a:xfrm>
                      </wpg:grpSpPr>
                      <pic:pic xmlns:pic="http://schemas.openxmlformats.org/drawingml/2006/picture">
                        <pic:nvPicPr>
                          <pic:cNvPr id="20" name="Imagem 20"/>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99100" cy="3218815"/>
                          </a:xfrm>
                          <a:prstGeom prst="rect">
                            <a:avLst/>
                          </a:prstGeom>
                          <a:noFill/>
                        </pic:spPr>
                      </pic:pic>
                      <wps:wsp>
                        <wps:cNvPr id="22" name="Caixa de texto 22"/>
                        <wps:cNvSpPr txBox="1"/>
                        <wps:spPr>
                          <a:xfrm>
                            <a:off x="0" y="3276600"/>
                            <a:ext cx="5499100" cy="368300"/>
                          </a:xfrm>
                          <a:prstGeom prst="rect">
                            <a:avLst/>
                          </a:prstGeom>
                          <a:solidFill>
                            <a:prstClr val="white"/>
                          </a:solidFill>
                          <a:ln>
                            <a:noFill/>
                          </a:ln>
                          <a:effectLst/>
                        </wps:spPr>
                        <wps:txbx>
                          <w:txbxContent>
                            <w:p w:rsidR="00046DF8" w:rsidRPr="00535495" w:rsidRDefault="00046DF8" w:rsidP="00700E93">
                              <w:pPr>
                                <w:pStyle w:val="Caption"/>
                                <w:jc w:val="center"/>
                                <w:rPr>
                                  <w:noProof/>
                                </w:rPr>
                              </w:pPr>
                              <w:bookmarkStart w:id="53" w:name="_Toc452369676"/>
                              <w:r>
                                <w:t xml:space="preserve">Figura </w:t>
                              </w:r>
                              <w:fldSimple w:instr=" SEQ Figura \* ARABIC ">
                                <w:r>
                                  <w:rPr>
                                    <w:noProof/>
                                  </w:rPr>
                                  <w:t>8</w:t>
                                </w:r>
                              </w:fldSimple>
                              <w:r>
                                <w:t xml:space="preserve"> - Planeamento</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23" o:spid="_x0000_s1046" style="position:absolute;left:0;text-align:left;margin-left:-8.55pt;margin-top:65.3pt;width:433pt;height:287pt;z-index:251682816" coordsize="54991,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">
                <v:shape id="Imagem 20" o:spid="_x0000_s1047" type="#_x0000_t75" style="position:absolute;width:5499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VhtjAAAAA2wAAAA8AAABkcnMvZG93bnJldi54bWxET8uKwjAU3QvzD+EOuJEx1YVIxyhOwcdq&#10;QOvG3aW5tsXkptPE2v79ZCG4PJz3atNbIzpqfe1YwWyagCAunK65VHDJd19LED4gazSOScFAHjbr&#10;j9EKU+2efKLuHEoRQ9inqKAKoUml9EVFFv3UNcSRu7nWYoiwLaVu8RnDrZHzJFlIizXHhgobyioq&#10;7ueHVXAwP7kZ/mx23Yd9tvyddLIZbkqNP/vtN4hAfXiLX+6jVjCP6+O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9WG2MAAAADbAAAADwAAAAAAAAAAAAAAAACfAgAA&#10;ZHJzL2Rvd25yZXYueG1sUEsFBgAAAAAEAAQA9wAAAIwDAAAAAA==&#10;">
                  <v:imagedata r:id="rId54" o:title=""/>
                  <v:path arrowok="t"/>
                </v:shape>
                <v:shape id="Caixa de texto 22" o:spid="_x0000_s1048" type="#_x0000_t202" style="position:absolute;top:32766;width:54991;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046DF8" w:rsidRPr="00535495" w:rsidRDefault="00046DF8" w:rsidP="00700E93">
                        <w:pPr>
                          <w:pStyle w:val="Caption"/>
                          <w:jc w:val="center"/>
                          <w:rPr>
                            <w:noProof/>
                          </w:rPr>
                        </w:pPr>
                        <w:bookmarkStart w:id="54" w:name="_Toc452369676"/>
                        <w:r>
                          <w:t xml:space="preserve">Figura </w:t>
                        </w:r>
                        <w:fldSimple w:instr=" SEQ Figura \* ARABIC ">
                          <w:r>
                            <w:rPr>
                              <w:noProof/>
                            </w:rPr>
                            <w:t>8</w:t>
                          </w:r>
                        </w:fldSimple>
                        <w:r>
                          <w:t xml:space="preserve"> - Planeamento</w:t>
                        </w:r>
                        <w:bookmarkEnd w:id="54"/>
                      </w:p>
                    </w:txbxContent>
                  </v:textbox>
                </v:shape>
                <w10:wrap type="topAndBottom"/>
              </v:group>
            </w:pict>
          </mc:Fallback>
        </mc:AlternateContent>
      </w:r>
      <w:r w:rsidR="00EF54CD">
        <w:t>Como ainda</w:t>
      </w:r>
      <w:r w:rsidR="00DC5CE8">
        <w:t xml:space="preserve"> só foi realizada a primeira parte do trabalho, existem imensas tarefas por realizar e, por isso, na figura seguinte é apresentado o plano de trabalho que penso realizar na segunda parte deste projeto.</w:t>
      </w:r>
      <w:r>
        <w:t xml:space="preserve"> </w:t>
      </w:r>
    </w:p>
    <w:p w:rsidR="00700E93" w:rsidRDefault="00700E93" w:rsidP="00EF54CD">
      <w:pPr>
        <w:pStyle w:val="BodyText"/>
      </w:pPr>
    </w:p>
    <w:p w:rsidR="00700E93" w:rsidRDefault="00700E93" w:rsidP="00EF54CD">
      <w:pPr>
        <w:pStyle w:val="BodyText"/>
      </w:pPr>
      <w:r>
        <w:t>Relativamente aos dois primeiros tópicos do planeamento, já foram in</w:t>
      </w:r>
      <w:r w:rsidR="00E34AD6">
        <w:t>iciados ao longo deste estudo do estado da</w:t>
      </w:r>
      <w:r w:rsidR="00575319">
        <w:t xml:space="preserve"> arte e</w:t>
      </w:r>
      <w:r>
        <w:t>, por isso, possivelmente serão cumpridos antes da data prevista</w:t>
      </w:r>
      <w:r w:rsidR="00E34AD6">
        <w:t xml:space="preserve">. No entanto e, especialmente no que diz respeito à análise tecnológica, é ainda necessário realizar alguns testes práticos com as ferramentas de forma a concluir a analisa iniciada e descrita neste documento. Após efetuar a análise tecnológica, </w:t>
      </w:r>
      <w:r w:rsidR="00A94BE4">
        <w:t>procede-se à</w:t>
      </w:r>
      <w:r w:rsidR="0026599B">
        <w:t xml:space="preserve"> es</w:t>
      </w:r>
      <w:r w:rsidR="00A94BE4">
        <w:t>pecificação e arquitetura</w:t>
      </w:r>
      <w:r w:rsidR="0026599B">
        <w:t xml:space="preserve"> </w:t>
      </w:r>
      <w:r w:rsidR="00A94BE4">
        <w:t>da aplicação</w:t>
      </w:r>
      <w:r w:rsidR="0026599B">
        <w:t>, seguida do desenvolvimento da mesma.</w:t>
      </w:r>
    </w:p>
    <w:p w:rsidR="0026599B" w:rsidRDefault="0026599B" w:rsidP="00EF54CD">
      <w:pPr>
        <w:pStyle w:val="BodyText"/>
      </w:pPr>
      <w:r>
        <w:t xml:space="preserve">Uma vez concluída a etapa anterior, pretendem-se realizar testes ao </w:t>
      </w:r>
      <w:proofErr w:type="gramStart"/>
      <w:r w:rsidRPr="0026599B">
        <w:rPr>
          <w:i/>
        </w:rPr>
        <w:t>software</w:t>
      </w:r>
      <w:proofErr w:type="gramEnd"/>
      <w:r>
        <w:t xml:space="preserve"> com o objetivo de garantir a estabilidade da aplicação. Nas mesmas duas semanas em que serão realizados os testes pretende-se ainda que seja feita uma avaliação ao projeto, ou seja, uma avaliação que permita perceber se a solução produzida realmente causa um impacto positivo no meio clinico.</w:t>
      </w:r>
      <w:r w:rsidR="00A94BE4">
        <w:t xml:space="preserve"> Para este ponto, é ainda necessário decidir como será feita essa avaliação.</w:t>
      </w:r>
    </w:p>
    <w:p w:rsidR="00DC5CE8" w:rsidRPr="00EF54CD" w:rsidRDefault="0026599B" w:rsidP="00E50707">
      <w:pPr>
        <w:pStyle w:val="BodyText"/>
        <w:sectPr w:rsidR="00DC5CE8" w:rsidRPr="00EF54CD" w:rsidSect="00314E43">
          <w:headerReference w:type="even" r:id="rId55"/>
          <w:headerReference w:type="default" r:id="rId56"/>
          <w:footerReference w:type="even" r:id="rId57"/>
          <w:footerReference w:type="default" r:id="rId58"/>
          <w:headerReference w:type="first" r:id="rId59"/>
          <w:type w:val="continuous"/>
          <w:pgSz w:w="11905" w:h="16837"/>
          <w:pgMar w:top="1701" w:right="1701" w:bottom="1701" w:left="1701" w:header="1134" w:footer="1134" w:gutter="0"/>
          <w:cols w:space="720"/>
          <w:formProt w:val="0"/>
        </w:sectPr>
      </w:pPr>
      <w:r>
        <w:t>Por fim, nas últimas quatro semanas, espera-se que haja a escrita da documentação referente à solução proposta assim como a continuação</w:t>
      </w:r>
      <w:r w:rsidR="00766514">
        <w:t xml:space="preserve"> da escrita deste documento.</w:t>
      </w:r>
    </w:p>
    <w:p w:rsidR="00A6076E" w:rsidRPr="00173F88" w:rsidRDefault="00A6076E" w:rsidP="004A787D">
      <w:pPr>
        <w:pStyle w:val="Heading1Before"/>
      </w:pPr>
    </w:p>
    <w:p w:rsidR="00B23002" w:rsidRPr="00173F88" w:rsidRDefault="004B7590" w:rsidP="000C67ED">
      <w:pPr>
        <w:pStyle w:val="Heading1"/>
      </w:pPr>
      <w:bookmarkStart w:id="55" w:name="_Toc441331332"/>
      <w:bookmarkStart w:id="56" w:name="_Toc452392019"/>
      <w:r w:rsidRPr="00173F88">
        <w:t>Referências</w:t>
      </w:r>
      <w:bookmarkEnd w:id="55"/>
      <w:bookmarkEnd w:id="56"/>
    </w:p>
    <w:p w:rsidR="002D4C14" w:rsidRPr="002D4C14" w:rsidRDefault="00B23002" w:rsidP="002D4C14">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2D4C14" w:rsidRPr="002D4C14">
        <w:t>[1]</w:t>
      </w:r>
      <w:r w:rsidR="002D4C14" w:rsidRPr="002D4C14">
        <w:tab/>
        <w:t xml:space="preserve">(2016). </w:t>
      </w:r>
      <w:r w:rsidR="002D4C14" w:rsidRPr="002D4C14">
        <w:rPr>
          <w:i/>
        </w:rPr>
        <w:t>Home - MeSH - NCBI</w:t>
      </w:r>
      <w:r w:rsidR="002D4C14" w:rsidRPr="002D4C14">
        <w:t xml:space="preserve">. Available: </w:t>
      </w:r>
      <w:hyperlink r:id="rId60" w:history="1">
        <w:r w:rsidR="002D4C14" w:rsidRPr="002D4C14">
          <w:rPr>
            <w:rStyle w:val="Hyperlink"/>
          </w:rPr>
          <w:t>http://www.ncbi.nlm.nih.gov/pubmed/</w:t>
        </w:r>
      </w:hyperlink>
    </w:p>
    <w:p w:rsidR="002D4C14" w:rsidRPr="00691C9C" w:rsidRDefault="002D4C14" w:rsidP="002D4C14">
      <w:pPr>
        <w:pStyle w:val="EndNoteBibliography"/>
        <w:ind w:left="720" w:hanging="720"/>
        <w:rPr>
          <w:lang w:val="en-GB"/>
        </w:rPr>
      </w:pPr>
      <w:r w:rsidRPr="00691C9C">
        <w:rPr>
          <w:lang w:val="en-GB"/>
        </w:rPr>
        <w:t>[2]</w:t>
      </w:r>
      <w:r w:rsidRPr="00691C9C">
        <w:rPr>
          <w:lang w:val="en-GB"/>
        </w:rPr>
        <w:tab/>
        <w:t xml:space="preserve">(2016). </w:t>
      </w:r>
      <w:r w:rsidRPr="00691C9C">
        <w:rPr>
          <w:i/>
          <w:lang w:val="en-GB"/>
        </w:rPr>
        <w:t>Sphinx | Open Source Search Engine</w:t>
      </w:r>
      <w:r w:rsidRPr="00691C9C">
        <w:rPr>
          <w:lang w:val="en-GB"/>
        </w:rPr>
        <w:t xml:space="preserve">. Available: </w:t>
      </w:r>
      <w:hyperlink r:id="rId61" w:history="1">
        <w:r w:rsidRPr="00691C9C">
          <w:rPr>
            <w:rStyle w:val="Hyperlink"/>
            <w:lang w:val="en-GB"/>
          </w:rPr>
          <w:t>http://sphinxsearch.com/</w:t>
        </w:r>
      </w:hyperlink>
    </w:p>
    <w:p w:rsidR="002D4C14" w:rsidRPr="00691C9C" w:rsidRDefault="002D4C14" w:rsidP="002D4C14">
      <w:pPr>
        <w:pStyle w:val="EndNoteBibliography"/>
        <w:ind w:left="720" w:hanging="720"/>
        <w:rPr>
          <w:lang w:val="en-GB"/>
        </w:rPr>
      </w:pPr>
      <w:r w:rsidRPr="00691C9C">
        <w:rPr>
          <w:lang w:val="en-GB"/>
        </w:rPr>
        <w:t>[3]</w:t>
      </w:r>
      <w:r w:rsidRPr="00691C9C">
        <w:rPr>
          <w:lang w:val="en-GB"/>
        </w:rPr>
        <w:tab/>
        <w:t xml:space="preserve">(2016). </w:t>
      </w:r>
      <w:r w:rsidRPr="00691C9C">
        <w:rPr>
          <w:i/>
          <w:lang w:val="en-GB"/>
        </w:rPr>
        <w:t>DB-Engines Ranking</w:t>
      </w:r>
      <w:r w:rsidRPr="00691C9C">
        <w:rPr>
          <w:lang w:val="en-GB"/>
        </w:rPr>
        <w:t xml:space="preserve">. Available: </w:t>
      </w:r>
      <w:hyperlink r:id="rId62" w:history="1">
        <w:r w:rsidRPr="00691C9C">
          <w:rPr>
            <w:rStyle w:val="Hyperlink"/>
            <w:lang w:val="en-GB"/>
          </w:rPr>
          <w:t>http://db-engines.com/en/ranking/search+engine</w:t>
        </w:r>
      </w:hyperlink>
    </w:p>
    <w:p w:rsidR="002D4C14" w:rsidRPr="00691C9C" w:rsidRDefault="002D4C14" w:rsidP="002D4C14">
      <w:pPr>
        <w:pStyle w:val="EndNoteBibliography"/>
        <w:ind w:left="720" w:hanging="720"/>
        <w:rPr>
          <w:lang w:val="en-GB"/>
        </w:rPr>
      </w:pPr>
      <w:r w:rsidRPr="00691C9C">
        <w:rPr>
          <w:lang w:val="en-GB"/>
        </w:rPr>
        <w:t>[4]</w:t>
      </w:r>
      <w:r w:rsidRPr="00691C9C">
        <w:rPr>
          <w:lang w:val="en-GB"/>
        </w:rPr>
        <w:tab/>
        <w:t xml:space="preserve">E. Hatcher and O. Gospodnetic, </w:t>
      </w:r>
      <w:r w:rsidRPr="00691C9C">
        <w:rPr>
          <w:i/>
          <w:lang w:val="en-GB"/>
        </w:rPr>
        <w:t>Lucene in Action (In Action series)</w:t>
      </w:r>
      <w:r w:rsidRPr="00691C9C">
        <w:rPr>
          <w:lang w:val="en-GB"/>
        </w:rPr>
        <w:t>: Manning Publications Co., 2004.</w:t>
      </w:r>
    </w:p>
    <w:p w:rsidR="002D4C14" w:rsidRPr="002D4C14" w:rsidRDefault="002D4C14" w:rsidP="002D4C14">
      <w:pPr>
        <w:pStyle w:val="EndNoteBibliography"/>
        <w:ind w:left="720" w:hanging="720"/>
      </w:pPr>
      <w:r w:rsidRPr="00691C9C">
        <w:rPr>
          <w:lang w:val="en-GB"/>
        </w:rPr>
        <w:t>[5]</w:t>
      </w:r>
      <w:r w:rsidRPr="00691C9C">
        <w:rPr>
          <w:lang w:val="en-GB"/>
        </w:rPr>
        <w:tab/>
        <w:t xml:space="preserve">Ihtsdo. (2016). </w:t>
      </w:r>
      <w:r w:rsidRPr="00691C9C">
        <w:rPr>
          <w:i/>
          <w:lang w:val="en-GB"/>
        </w:rPr>
        <w:t>SNOMED CT Document Library</w:t>
      </w:r>
      <w:r w:rsidRPr="00691C9C">
        <w:rPr>
          <w:lang w:val="en-GB"/>
        </w:rPr>
        <w:t xml:space="preserve">. </w:t>
      </w:r>
      <w:r w:rsidRPr="002D4C14">
        <w:t xml:space="preserve">Available: </w:t>
      </w:r>
      <w:hyperlink r:id="rId63" w:history="1">
        <w:r w:rsidRPr="002D4C14">
          <w:rPr>
            <w:rStyle w:val="Hyperlink"/>
          </w:rPr>
          <w:t>http://ihtsdo.org/fileadmin/user_upload/doc/</w:t>
        </w:r>
      </w:hyperlink>
    </w:p>
    <w:p w:rsidR="002D4C14" w:rsidRPr="002D4C14" w:rsidRDefault="002D4C14" w:rsidP="002D4C14">
      <w:pPr>
        <w:pStyle w:val="EndNoteBibliography"/>
        <w:ind w:left="720" w:hanging="720"/>
      </w:pPr>
      <w:r w:rsidRPr="002D4C14">
        <w:t>[6]</w:t>
      </w:r>
      <w:r w:rsidRPr="002D4C14">
        <w:tab/>
        <w:t>C. R. L. Coelho, "Acesso e Recuperação de Informação em Catálogos Bibliográficos Online," Faculdade de Engenharia da Universidade do Porto, 2014.</w:t>
      </w:r>
    </w:p>
    <w:p w:rsidR="002D4C14" w:rsidRPr="00691C9C" w:rsidRDefault="002D4C14" w:rsidP="002D4C14">
      <w:pPr>
        <w:pStyle w:val="EndNoteBibliography"/>
        <w:ind w:left="720" w:hanging="720"/>
        <w:rPr>
          <w:lang w:val="en-GB"/>
        </w:rPr>
      </w:pPr>
      <w:r w:rsidRPr="00691C9C">
        <w:rPr>
          <w:lang w:val="en-GB"/>
        </w:rPr>
        <w:t>[7]</w:t>
      </w:r>
      <w:r w:rsidRPr="00691C9C">
        <w:rPr>
          <w:lang w:val="en-GB"/>
        </w:rPr>
        <w:tab/>
        <w:t>M. Lesk, "The seven ages of information retrieval," ed, 1996.</w:t>
      </w:r>
    </w:p>
    <w:p w:rsidR="002D4C14" w:rsidRPr="00691C9C" w:rsidRDefault="002D4C14" w:rsidP="002D4C14">
      <w:pPr>
        <w:pStyle w:val="EndNoteBibliography"/>
        <w:ind w:left="720" w:hanging="720"/>
        <w:rPr>
          <w:lang w:val="en-GB"/>
        </w:rPr>
      </w:pPr>
      <w:r w:rsidRPr="00691C9C">
        <w:rPr>
          <w:lang w:val="en-GB"/>
        </w:rPr>
        <w:t>[8]</w:t>
      </w:r>
      <w:r w:rsidRPr="00691C9C">
        <w:rPr>
          <w:lang w:val="en-GB"/>
        </w:rPr>
        <w:tab/>
        <w:t xml:space="preserve">C. D. Manning, P. Raghavan, H. Sch\, \#252, and tze, </w:t>
      </w:r>
      <w:r w:rsidRPr="00691C9C">
        <w:rPr>
          <w:i/>
          <w:lang w:val="en-GB"/>
        </w:rPr>
        <w:t>Introduction to Information Retrieval</w:t>
      </w:r>
      <w:r w:rsidRPr="00691C9C">
        <w:rPr>
          <w:lang w:val="en-GB"/>
        </w:rPr>
        <w:t>: Cambridge University Press, 2008.</w:t>
      </w:r>
    </w:p>
    <w:p w:rsidR="002D4C14" w:rsidRPr="00691C9C" w:rsidRDefault="002D4C14" w:rsidP="002D4C14">
      <w:pPr>
        <w:pStyle w:val="EndNoteBibliography"/>
        <w:ind w:left="720" w:hanging="720"/>
        <w:rPr>
          <w:lang w:val="en-GB"/>
        </w:rPr>
      </w:pPr>
      <w:r w:rsidRPr="00691C9C">
        <w:rPr>
          <w:lang w:val="en-GB"/>
        </w:rPr>
        <w:t>[9]</w:t>
      </w:r>
      <w:r w:rsidRPr="00691C9C">
        <w:rPr>
          <w:lang w:val="en-GB"/>
        </w:rPr>
        <w:tab/>
        <w:t xml:space="preserve">R. A. Baeza-Yates and B. Ribeiro-Neto, </w:t>
      </w:r>
      <w:r w:rsidRPr="00691C9C">
        <w:rPr>
          <w:i/>
          <w:lang w:val="en-GB"/>
        </w:rPr>
        <w:t>Modern Information Retrieval</w:t>
      </w:r>
      <w:r w:rsidRPr="00691C9C">
        <w:rPr>
          <w:lang w:val="en-GB"/>
        </w:rPr>
        <w:t>: Addison-Wesley Longman Publishing Co., Inc., 1999.</w:t>
      </w:r>
    </w:p>
    <w:p w:rsidR="002D4C14" w:rsidRPr="00691C9C" w:rsidRDefault="002D4C14" w:rsidP="002D4C14">
      <w:pPr>
        <w:pStyle w:val="EndNoteBibliography"/>
        <w:ind w:left="720" w:hanging="720"/>
        <w:rPr>
          <w:lang w:val="en-GB"/>
        </w:rPr>
      </w:pPr>
      <w:r w:rsidRPr="00691C9C">
        <w:rPr>
          <w:lang w:val="en-GB"/>
        </w:rPr>
        <w:t>[10]</w:t>
      </w:r>
      <w:r w:rsidRPr="00691C9C">
        <w:rPr>
          <w:lang w:val="en-GB"/>
        </w:rPr>
        <w:tab/>
        <w:t xml:space="preserve">D. Hiemstra, </w:t>
      </w:r>
      <w:r w:rsidRPr="00691C9C">
        <w:rPr>
          <w:i/>
          <w:lang w:val="en-GB"/>
        </w:rPr>
        <w:t>Using language models for information retrieval</w:t>
      </w:r>
      <w:r w:rsidRPr="00691C9C">
        <w:rPr>
          <w:lang w:val="en-GB"/>
        </w:rPr>
        <w:t>: Taaluitgeverij Neslia Paniculata, 2001.</w:t>
      </w:r>
    </w:p>
    <w:p w:rsidR="002D4C14" w:rsidRPr="00691C9C" w:rsidRDefault="002D4C14" w:rsidP="002D4C14">
      <w:pPr>
        <w:pStyle w:val="EndNoteBibliography"/>
        <w:ind w:left="720" w:hanging="720"/>
        <w:rPr>
          <w:lang w:val="en-GB"/>
        </w:rPr>
      </w:pPr>
      <w:r w:rsidRPr="00691C9C">
        <w:rPr>
          <w:lang w:val="en-GB"/>
        </w:rPr>
        <w:t>[11]</w:t>
      </w:r>
      <w:r w:rsidRPr="00691C9C">
        <w:rPr>
          <w:lang w:val="en-GB"/>
        </w:rPr>
        <w:tab/>
        <w:t xml:space="preserve">D. L. Lee, H. Chuang, and K. Seamons, "Document ranking and the vector-space model," </w:t>
      </w:r>
      <w:r w:rsidRPr="00691C9C">
        <w:rPr>
          <w:i/>
          <w:lang w:val="en-GB"/>
        </w:rPr>
        <w:t xml:space="preserve">Software, IEEE, </w:t>
      </w:r>
      <w:r w:rsidRPr="00691C9C">
        <w:rPr>
          <w:lang w:val="en-GB"/>
        </w:rPr>
        <w:t>vol. 14, pp. 67-75, 1997.</w:t>
      </w:r>
    </w:p>
    <w:p w:rsidR="002D4C14" w:rsidRPr="00691C9C" w:rsidRDefault="002D4C14" w:rsidP="002D4C14">
      <w:pPr>
        <w:pStyle w:val="EndNoteBibliography"/>
        <w:ind w:left="720" w:hanging="720"/>
        <w:rPr>
          <w:lang w:val="en-GB"/>
        </w:rPr>
      </w:pPr>
      <w:r w:rsidRPr="00691C9C">
        <w:rPr>
          <w:lang w:val="en-GB"/>
        </w:rPr>
        <w:t>[12]</w:t>
      </w:r>
      <w:r w:rsidRPr="00691C9C">
        <w:rPr>
          <w:lang w:val="en-GB"/>
        </w:rPr>
        <w:tab/>
        <w:t xml:space="preserve">S. E. Robertson and K. S. Jones, "Relevance weighting of search terms," </w:t>
      </w:r>
      <w:r w:rsidRPr="00691C9C">
        <w:rPr>
          <w:i/>
          <w:lang w:val="en-GB"/>
        </w:rPr>
        <w:t xml:space="preserve">Journal of the American Society for Information science, </w:t>
      </w:r>
      <w:r w:rsidRPr="00691C9C">
        <w:rPr>
          <w:lang w:val="en-GB"/>
        </w:rPr>
        <w:t>vol. 27, pp. 129-146, 1976.</w:t>
      </w:r>
    </w:p>
    <w:p w:rsidR="002D4C14" w:rsidRPr="00691C9C" w:rsidRDefault="002D4C14" w:rsidP="002D4C14">
      <w:pPr>
        <w:pStyle w:val="EndNoteBibliography"/>
        <w:ind w:left="720" w:hanging="720"/>
        <w:rPr>
          <w:lang w:val="en-GB"/>
        </w:rPr>
      </w:pPr>
      <w:r w:rsidRPr="00691C9C">
        <w:rPr>
          <w:lang w:val="en-GB"/>
        </w:rPr>
        <w:t>[13]</w:t>
      </w:r>
      <w:r w:rsidRPr="00691C9C">
        <w:rPr>
          <w:lang w:val="en-GB"/>
        </w:rPr>
        <w:tab/>
        <w:t>R. Baeza</w:t>
      </w:r>
      <w:r w:rsidRPr="00691C9C">
        <w:rPr>
          <w:rFonts w:ascii="Cambria Math" w:hAnsi="Cambria Math" w:cs="Cambria Math"/>
          <w:lang w:val="en-GB"/>
        </w:rPr>
        <w:t>‐</w:t>
      </w:r>
      <w:r w:rsidRPr="00691C9C">
        <w:rPr>
          <w:lang w:val="en-GB"/>
        </w:rPr>
        <w:t xml:space="preserve">Yates and G. Navarro, "XQL and proximal nodes," </w:t>
      </w:r>
      <w:r w:rsidRPr="00691C9C">
        <w:rPr>
          <w:i/>
          <w:lang w:val="en-GB"/>
        </w:rPr>
        <w:t xml:space="preserve">Journal of the American Society for Information Science and Technology, </w:t>
      </w:r>
      <w:r w:rsidRPr="00691C9C">
        <w:rPr>
          <w:lang w:val="en-GB"/>
        </w:rPr>
        <w:t>vol. 53, pp. 504-514, 2002.</w:t>
      </w:r>
    </w:p>
    <w:p w:rsidR="002D4C14" w:rsidRPr="00691C9C" w:rsidRDefault="002D4C14" w:rsidP="002D4C14">
      <w:pPr>
        <w:pStyle w:val="EndNoteBibliography"/>
        <w:ind w:left="720" w:hanging="720"/>
        <w:rPr>
          <w:lang w:val="en-GB"/>
        </w:rPr>
      </w:pPr>
      <w:r w:rsidRPr="00691C9C">
        <w:rPr>
          <w:lang w:val="en-GB"/>
        </w:rPr>
        <w:t>[14]</w:t>
      </w:r>
      <w:r w:rsidRPr="00691C9C">
        <w:rPr>
          <w:lang w:val="en-GB"/>
        </w:rPr>
        <w:tab/>
        <w:t xml:space="preserve">D. A. Hull, "Stemming algorithms: A case study for detailed evaluation," </w:t>
      </w:r>
      <w:r w:rsidRPr="00691C9C">
        <w:rPr>
          <w:i/>
          <w:lang w:val="en-GB"/>
        </w:rPr>
        <w:t xml:space="preserve">JASIS, </w:t>
      </w:r>
      <w:r w:rsidRPr="00691C9C">
        <w:rPr>
          <w:lang w:val="en-GB"/>
        </w:rPr>
        <w:t>vol. 47, pp. 70-84, 1996.</w:t>
      </w:r>
    </w:p>
    <w:p w:rsidR="002D4C14" w:rsidRPr="00691C9C" w:rsidRDefault="002D4C14" w:rsidP="002D4C14">
      <w:pPr>
        <w:pStyle w:val="EndNoteBibliography"/>
        <w:ind w:left="720" w:hanging="720"/>
        <w:rPr>
          <w:lang w:val="en-GB"/>
        </w:rPr>
      </w:pPr>
      <w:r w:rsidRPr="00691C9C">
        <w:rPr>
          <w:lang w:val="en-GB"/>
        </w:rPr>
        <w:t>[15]</w:t>
      </w:r>
      <w:r w:rsidRPr="00691C9C">
        <w:rPr>
          <w:lang w:val="en-GB"/>
        </w:rPr>
        <w:tab/>
        <w:t xml:space="preserve">M. McCandless, E. Hatcher, and O. Gospodnetic, </w:t>
      </w:r>
      <w:r w:rsidRPr="00691C9C">
        <w:rPr>
          <w:i/>
          <w:lang w:val="en-GB"/>
        </w:rPr>
        <w:t>Lucene in Action, Second Edition: Covers Apache Lucene 3.0</w:t>
      </w:r>
      <w:r w:rsidRPr="00691C9C">
        <w:rPr>
          <w:lang w:val="en-GB"/>
        </w:rPr>
        <w:t>: Manning Publications Co., 2010.</w:t>
      </w:r>
    </w:p>
    <w:p w:rsidR="002D4C14" w:rsidRPr="00691C9C" w:rsidRDefault="002D4C14" w:rsidP="002D4C14">
      <w:pPr>
        <w:pStyle w:val="EndNoteBibliography"/>
        <w:ind w:left="720" w:hanging="720"/>
        <w:rPr>
          <w:lang w:val="en-GB"/>
        </w:rPr>
      </w:pPr>
      <w:r w:rsidRPr="00691C9C">
        <w:rPr>
          <w:lang w:val="en-GB"/>
        </w:rPr>
        <w:t>[16]</w:t>
      </w:r>
      <w:r w:rsidRPr="00691C9C">
        <w:rPr>
          <w:lang w:val="en-GB"/>
        </w:rPr>
        <w:tab/>
        <w:t xml:space="preserve">T. Grainger and T. Potter, </w:t>
      </w:r>
      <w:r w:rsidRPr="00691C9C">
        <w:rPr>
          <w:i/>
          <w:lang w:val="en-GB"/>
        </w:rPr>
        <w:t>Solr in action</w:t>
      </w:r>
      <w:r w:rsidRPr="00691C9C">
        <w:rPr>
          <w:lang w:val="en-GB"/>
        </w:rPr>
        <w:t>: Manning Publications Co., 2014.</w:t>
      </w:r>
    </w:p>
    <w:p w:rsidR="002D4C14" w:rsidRPr="00691C9C" w:rsidRDefault="002D4C14" w:rsidP="002D4C14">
      <w:pPr>
        <w:pStyle w:val="EndNoteBibliography"/>
        <w:ind w:left="720" w:hanging="720"/>
        <w:rPr>
          <w:lang w:val="en-GB"/>
        </w:rPr>
      </w:pPr>
      <w:r w:rsidRPr="00691C9C">
        <w:rPr>
          <w:lang w:val="en-GB"/>
        </w:rPr>
        <w:t>[17]</w:t>
      </w:r>
      <w:r w:rsidRPr="00691C9C">
        <w:rPr>
          <w:lang w:val="en-GB"/>
        </w:rPr>
        <w:tab/>
        <w:t xml:space="preserve">C. Mattmann and J. Zitting, </w:t>
      </w:r>
      <w:r w:rsidRPr="00691C9C">
        <w:rPr>
          <w:i/>
          <w:lang w:val="en-GB"/>
        </w:rPr>
        <w:t>Tika in Action</w:t>
      </w:r>
      <w:r w:rsidRPr="00691C9C">
        <w:rPr>
          <w:lang w:val="en-GB"/>
        </w:rPr>
        <w:t>: Manning Publications Co., 2011.</w:t>
      </w:r>
    </w:p>
    <w:p w:rsidR="002D4C14" w:rsidRPr="00691C9C" w:rsidRDefault="002D4C14" w:rsidP="002D4C14">
      <w:pPr>
        <w:pStyle w:val="EndNoteBibliography"/>
        <w:ind w:left="720" w:hanging="720"/>
        <w:rPr>
          <w:lang w:val="en-GB"/>
        </w:rPr>
      </w:pPr>
      <w:r w:rsidRPr="00691C9C">
        <w:rPr>
          <w:lang w:val="en-GB"/>
        </w:rPr>
        <w:t>[18]</w:t>
      </w:r>
      <w:r w:rsidRPr="00691C9C">
        <w:rPr>
          <w:lang w:val="en-GB"/>
        </w:rPr>
        <w:tab/>
        <w:t xml:space="preserve">(2016). </w:t>
      </w:r>
      <w:r w:rsidRPr="00691C9C">
        <w:rPr>
          <w:i/>
          <w:lang w:val="en-GB"/>
        </w:rPr>
        <w:t>Apache Solr</w:t>
      </w:r>
      <w:r w:rsidRPr="00691C9C">
        <w:rPr>
          <w:lang w:val="en-GB"/>
        </w:rPr>
        <w:t xml:space="preserve">. Available: </w:t>
      </w:r>
      <w:hyperlink r:id="rId64" w:history="1">
        <w:r w:rsidRPr="00691C9C">
          <w:rPr>
            <w:rStyle w:val="Hyperlink"/>
            <w:lang w:val="en-GB"/>
          </w:rPr>
          <w:t>http://lucene.apache.org/solr/</w:t>
        </w:r>
      </w:hyperlink>
    </w:p>
    <w:p w:rsidR="002D4C14" w:rsidRPr="00691C9C" w:rsidRDefault="002D4C14" w:rsidP="002D4C14">
      <w:pPr>
        <w:pStyle w:val="EndNoteBibliography"/>
        <w:ind w:left="720" w:hanging="720"/>
        <w:rPr>
          <w:lang w:val="en-GB"/>
        </w:rPr>
      </w:pPr>
      <w:r w:rsidRPr="00691C9C">
        <w:rPr>
          <w:lang w:val="en-GB"/>
        </w:rPr>
        <w:t>[19]</w:t>
      </w:r>
      <w:r w:rsidRPr="00691C9C">
        <w:rPr>
          <w:lang w:val="en-GB"/>
        </w:rPr>
        <w:tab/>
        <w:t xml:space="preserve">R. Gheorghe, M. L. Hinman, and R. Russo, </w:t>
      </w:r>
      <w:r w:rsidRPr="00691C9C">
        <w:rPr>
          <w:i/>
          <w:lang w:val="en-GB"/>
        </w:rPr>
        <w:t>Elasticsearch in Action</w:t>
      </w:r>
      <w:r w:rsidRPr="00691C9C">
        <w:rPr>
          <w:lang w:val="en-GB"/>
        </w:rPr>
        <w:t>: Manning Publications Co., 2015.</w:t>
      </w:r>
    </w:p>
    <w:p w:rsidR="002D4C14" w:rsidRPr="00691C9C" w:rsidRDefault="002D4C14" w:rsidP="002D4C14">
      <w:pPr>
        <w:pStyle w:val="EndNoteBibliography"/>
        <w:ind w:left="720" w:hanging="720"/>
        <w:rPr>
          <w:lang w:val="en-GB"/>
        </w:rPr>
      </w:pPr>
      <w:r w:rsidRPr="00691C9C">
        <w:rPr>
          <w:lang w:val="en-GB"/>
        </w:rPr>
        <w:t>[20]</w:t>
      </w:r>
      <w:r w:rsidRPr="00691C9C">
        <w:rPr>
          <w:lang w:val="en-GB"/>
        </w:rPr>
        <w:tab/>
        <w:t xml:space="preserve">D. Rothwell, F. Wingert, R. Cote, R. Beckett, and J. Palotay, "Indexing Medical Information: The Role of SNOMED," in </w:t>
      </w:r>
      <w:r w:rsidRPr="00691C9C">
        <w:rPr>
          <w:i/>
          <w:lang w:val="en-GB"/>
        </w:rPr>
        <w:t xml:space="preserve">Proceedings/the... Annual Symposium on </w:t>
      </w:r>
      <w:r w:rsidRPr="00691C9C">
        <w:rPr>
          <w:i/>
          <w:lang w:val="en-GB"/>
        </w:rPr>
        <w:lastRenderedPageBreak/>
        <w:t>Computer Application [sic] in Medical Care. Symposium on Computer Applications in Medical Care</w:t>
      </w:r>
      <w:r w:rsidRPr="00691C9C">
        <w:rPr>
          <w:lang w:val="en-GB"/>
        </w:rPr>
        <w:t>, 1989, pp. 534-539.</w:t>
      </w:r>
    </w:p>
    <w:p w:rsidR="002D4C14" w:rsidRPr="002D4C14" w:rsidRDefault="002D4C14" w:rsidP="002D4C14">
      <w:pPr>
        <w:pStyle w:val="EndNoteBibliography"/>
        <w:ind w:left="720" w:hanging="720"/>
      </w:pPr>
      <w:r w:rsidRPr="00691C9C">
        <w:rPr>
          <w:lang w:val="en-GB"/>
        </w:rPr>
        <w:t>[21]</w:t>
      </w:r>
      <w:r w:rsidRPr="00691C9C">
        <w:rPr>
          <w:lang w:val="en-GB"/>
        </w:rPr>
        <w:tab/>
        <w:t xml:space="preserve">(2016). </w:t>
      </w:r>
      <w:r w:rsidRPr="00691C9C">
        <w:rPr>
          <w:i/>
          <w:lang w:val="en-GB"/>
        </w:rPr>
        <w:t>ICD - ICD-9-CM - International Classification of Diseases, Ninth Revision, Clinical Modification</w:t>
      </w:r>
      <w:r w:rsidRPr="00691C9C">
        <w:rPr>
          <w:lang w:val="en-GB"/>
        </w:rPr>
        <w:t xml:space="preserve">. </w:t>
      </w:r>
      <w:r w:rsidRPr="002D4C14">
        <w:t xml:space="preserve">Available: </w:t>
      </w:r>
      <w:hyperlink r:id="rId65" w:history="1">
        <w:r w:rsidRPr="002D4C14">
          <w:rPr>
            <w:rStyle w:val="Hyperlink"/>
          </w:rPr>
          <w:t>http://www.cdc.gov/nchs/icd/icd9cm.htm</w:t>
        </w:r>
      </w:hyperlink>
    </w:p>
    <w:p w:rsidR="00B23002" w:rsidRPr="00173F88" w:rsidRDefault="00B23002" w:rsidP="00B23002">
      <w:pPr>
        <w:pStyle w:val="BodyText"/>
      </w:pPr>
      <w:r w:rsidRPr="00173F88">
        <w:fldChar w:fldCharType="end"/>
      </w:r>
    </w:p>
    <w:sectPr w:rsidR="00B23002" w:rsidRPr="00173F88" w:rsidSect="00A2668F">
      <w:type w:val="continuous"/>
      <w:pgSz w:w="11905" w:h="16837"/>
      <w:pgMar w:top="1701" w:right="1701" w:bottom="1701" w:left="1701" w:header="1134" w:footer="1134"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5940" w:rsidRDefault="002A5940" w:rsidP="00321FA1">
      <w:r>
        <w:separator/>
      </w:r>
    </w:p>
  </w:endnote>
  <w:endnote w:type="continuationSeparator" w:id="0">
    <w:p w:rsidR="002A5940" w:rsidRDefault="002A5940"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34850"/>
      <w:docPartObj>
        <w:docPartGallery w:val="Page Numbers (Bottom of Page)"/>
        <w:docPartUnique/>
      </w:docPartObj>
    </w:sdtPr>
    <w:sdtContent>
      <w:p w:rsidR="00046DF8" w:rsidRDefault="00046DF8">
        <w:pPr>
          <w:pStyle w:val="Footer"/>
          <w:jc w:val="center"/>
        </w:pPr>
        <w:r>
          <w:fldChar w:fldCharType="begin"/>
        </w:r>
        <w:r>
          <w:instrText>PAGE   \* MERGEFORMAT</w:instrText>
        </w:r>
        <w:r>
          <w:fldChar w:fldCharType="separate"/>
        </w:r>
        <w:r w:rsidR="007D16FF">
          <w:rPr>
            <w:noProof/>
          </w:rPr>
          <w:t>3</w:t>
        </w:r>
        <w:r>
          <w:fldChar w:fldCharType="end"/>
        </w:r>
      </w:p>
    </w:sdtContent>
  </w:sdt>
  <w:p w:rsidR="00046DF8" w:rsidRDefault="00046DF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t>19</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rsidR="007D16FF">
      <w:rPr>
        <w:noProof/>
      </w:rPr>
      <w:t>25</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inicialdireito"/>
    </w:pPr>
    <w:r>
      <w:fldChar w:fldCharType="begin"/>
    </w:r>
    <w:r>
      <w:instrText xml:space="preserve"> PAGE </w:instrText>
    </w:r>
    <w:r>
      <w:fldChar w:fldCharType="separate"/>
    </w:r>
    <w:r w:rsidR="007D16FF">
      <w:rPr>
        <w:noProof/>
      </w:rPr>
      <w:t>x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inicialdireito"/>
    </w:pPr>
    <w:r>
      <w:fldChar w:fldCharType="begin"/>
    </w:r>
    <w:r>
      <w:instrText xml:space="preserve"> PAGE </w:instrText>
    </w:r>
    <w:r>
      <w:fldChar w:fldCharType="separate"/>
    </w:r>
    <w:r w:rsidR="00B1791C">
      <w:rPr>
        <w:noProof/>
      </w:rPr>
      <w:t>x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rsidR="00B1791C">
      <w:rPr>
        <w:noProof/>
      </w:rPr>
      <w:t>2</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Rodapdireita"/>
    </w:pPr>
    <w:r>
      <w:tab/>
    </w:r>
    <w:r>
      <w:fldChar w:fldCharType="begin"/>
    </w:r>
    <w:r>
      <w:instrText xml:space="preserve"> PAGE </w:instrText>
    </w:r>
    <w:r>
      <w:fldChar w:fldCharType="separate"/>
    </w:r>
    <w:r w:rsidR="007D16FF">
      <w:rPr>
        <w:noProof/>
      </w:rPr>
      <w:t>2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5940" w:rsidRDefault="002A5940" w:rsidP="00321FA1">
      <w:r>
        <w:separator/>
      </w:r>
    </w:p>
  </w:footnote>
  <w:footnote w:type="continuationSeparator" w:id="0">
    <w:p w:rsidR="002A5940" w:rsidRDefault="002A5940" w:rsidP="00321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6B16B7">
    <w:pPr>
      <w:pStyle w:val="Header"/>
      <w:jc w:val="center"/>
    </w:pPr>
  </w:p>
  <w:p w:rsidR="00046DF8" w:rsidRDefault="00046DF8" w:rsidP="00321F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F15FE6">
    <w:pPr>
      <w:pStyle w:val="Header"/>
      <w:jc w:val="center"/>
    </w:pPr>
  </w:p>
  <w:p w:rsidR="00046DF8" w:rsidRDefault="00046DF8" w:rsidP="00321F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A37B14">
    <w:pPr>
      <w:pStyle w:val="Header"/>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DF8" w:rsidRDefault="00046DF8" w:rsidP="00321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7"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1" w15:restartNumberingAfterBreak="0">
    <w:nsid w:val="4B611F5B"/>
    <w:multiLevelType w:val="multilevel"/>
    <w:tmpl w:val="E12CE084"/>
    <w:lvl w:ilvl="0">
      <w:start w:val="1"/>
      <w:numFmt w:val="none"/>
      <w:pStyle w:val="Heading1"/>
      <w:suff w:val="nothing"/>
      <w:lvlText w:val=""/>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4"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6"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7"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9"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2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20"/>
  </w:num>
  <w:num w:numId="2">
    <w:abstractNumId w:val="20"/>
  </w:num>
  <w:num w:numId="3">
    <w:abstractNumId w:val="20"/>
  </w:num>
  <w:num w:numId="4">
    <w:abstractNumId w:val="20"/>
  </w:num>
  <w:num w:numId="5">
    <w:abstractNumId w:val="20"/>
  </w:num>
  <w:num w:numId="6">
    <w:abstractNumId w:val="20"/>
  </w:num>
  <w:num w:numId="7">
    <w:abstractNumId w:val="20"/>
  </w:num>
  <w:num w:numId="8">
    <w:abstractNumId w:val="20"/>
  </w:num>
  <w:num w:numId="9">
    <w:abstractNumId w:val="20"/>
  </w:num>
  <w:num w:numId="10">
    <w:abstractNumId w:val="0"/>
  </w:num>
  <w:num w:numId="11">
    <w:abstractNumId w:val="1"/>
  </w:num>
  <w:num w:numId="12">
    <w:abstractNumId w:val="17"/>
  </w:num>
  <w:num w:numId="13">
    <w:abstractNumId w:val="19"/>
  </w:num>
  <w:num w:numId="14">
    <w:abstractNumId w:val="14"/>
  </w:num>
  <w:num w:numId="15">
    <w:abstractNumId w:val="11"/>
  </w:num>
  <w:num w:numId="16">
    <w:abstractNumId w:val="11"/>
    <w:lvlOverride w:ilvl="0">
      <w:lvl w:ilvl="0">
        <w:start w:val="1"/>
        <w:numFmt w:val="none"/>
        <w:pStyle w:val="Heading1"/>
        <w:lvlText w:val=""/>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7">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1"/>
    <w:lvlOverride w:ilvl="0">
      <w:lvl w:ilvl="0">
        <w:start w:val="1"/>
        <w:numFmt w:val="decimal"/>
        <w:pStyle w:val="Heading1"/>
        <w:suff w:val="nothing"/>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11"/>
  </w:num>
  <w:num w:numId="20">
    <w:abstractNumId w:val="11"/>
  </w:num>
  <w:num w:numId="21">
    <w:abstractNumId w:val="11"/>
  </w:num>
  <w:num w:numId="22">
    <w:abstractNumId w:val="11"/>
  </w:num>
  <w:num w:numId="23">
    <w:abstractNumId w:val="8"/>
  </w:num>
  <w:num w:numId="24">
    <w:abstractNumId w:val="6"/>
  </w:num>
  <w:num w:numId="25">
    <w:abstractNumId w:val="6"/>
  </w:num>
  <w:num w:numId="26">
    <w:abstractNumId w:val="9"/>
  </w:num>
  <w:num w:numId="27">
    <w:abstractNumId w:val="16"/>
  </w:num>
  <w:num w:numId="28">
    <w:abstractNumId w:val="10"/>
  </w:num>
  <w:num w:numId="29">
    <w:abstractNumId w:val="18"/>
  </w:num>
  <w:num w:numId="30">
    <w:abstractNumId w:val="22"/>
  </w:num>
  <w:num w:numId="31">
    <w:abstractNumId w:val="3"/>
  </w:num>
  <w:num w:numId="32">
    <w:abstractNumId w:val="12"/>
  </w:num>
  <w:num w:numId="33">
    <w:abstractNumId w:val="2"/>
  </w:num>
  <w:num w:numId="34">
    <w:abstractNumId w:val="15"/>
  </w:num>
  <w:num w:numId="35">
    <w:abstractNumId w:val="7"/>
  </w:num>
  <w:num w:numId="36">
    <w:abstractNumId w:val="4"/>
  </w:num>
  <w:num w:numId="37">
    <w:abstractNumId w:val="5"/>
  </w:num>
  <w:num w:numId="38">
    <w:abstractNumId w:val="21"/>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1FD9"/>
    <w:rsid w:val="0000345A"/>
    <w:rsid w:val="000059CD"/>
    <w:rsid w:val="00005E89"/>
    <w:rsid w:val="0000660B"/>
    <w:rsid w:val="00006EF2"/>
    <w:rsid w:val="0001490D"/>
    <w:rsid w:val="00015CF8"/>
    <w:rsid w:val="00015D8D"/>
    <w:rsid w:val="00016F16"/>
    <w:rsid w:val="00017B13"/>
    <w:rsid w:val="00020006"/>
    <w:rsid w:val="00020814"/>
    <w:rsid w:val="000225CA"/>
    <w:rsid w:val="00031E93"/>
    <w:rsid w:val="00033D9B"/>
    <w:rsid w:val="000347D8"/>
    <w:rsid w:val="0003549B"/>
    <w:rsid w:val="00035887"/>
    <w:rsid w:val="00035A54"/>
    <w:rsid w:val="000377A7"/>
    <w:rsid w:val="0004159B"/>
    <w:rsid w:val="0004178E"/>
    <w:rsid w:val="000418A9"/>
    <w:rsid w:val="000418FE"/>
    <w:rsid w:val="0004347A"/>
    <w:rsid w:val="000438EC"/>
    <w:rsid w:val="00043BC5"/>
    <w:rsid w:val="00043CE2"/>
    <w:rsid w:val="0004594D"/>
    <w:rsid w:val="00045962"/>
    <w:rsid w:val="000467A8"/>
    <w:rsid w:val="00046DEF"/>
    <w:rsid w:val="00046DF8"/>
    <w:rsid w:val="00053080"/>
    <w:rsid w:val="000532F7"/>
    <w:rsid w:val="00053C30"/>
    <w:rsid w:val="000553E0"/>
    <w:rsid w:val="00055E36"/>
    <w:rsid w:val="0005733F"/>
    <w:rsid w:val="000655A3"/>
    <w:rsid w:val="00065B2F"/>
    <w:rsid w:val="00065DEF"/>
    <w:rsid w:val="0006619C"/>
    <w:rsid w:val="00067693"/>
    <w:rsid w:val="000767F2"/>
    <w:rsid w:val="000773F2"/>
    <w:rsid w:val="00077540"/>
    <w:rsid w:val="00080849"/>
    <w:rsid w:val="00082791"/>
    <w:rsid w:val="00083C5B"/>
    <w:rsid w:val="000857F2"/>
    <w:rsid w:val="00085E5F"/>
    <w:rsid w:val="00086027"/>
    <w:rsid w:val="00086478"/>
    <w:rsid w:val="00090475"/>
    <w:rsid w:val="00095C7F"/>
    <w:rsid w:val="00095C88"/>
    <w:rsid w:val="00097018"/>
    <w:rsid w:val="00097182"/>
    <w:rsid w:val="000A139B"/>
    <w:rsid w:val="000A5010"/>
    <w:rsid w:val="000B165F"/>
    <w:rsid w:val="000B4117"/>
    <w:rsid w:val="000B5241"/>
    <w:rsid w:val="000B67BE"/>
    <w:rsid w:val="000B6C87"/>
    <w:rsid w:val="000B6DF1"/>
    <w:rsid w:val="000C2F30"/>
    <w:rsid w:val="000C4FC0"/>
    <w:rsid w:val="000C67ED"/>
    <w:rsid w:val="000C6DAD"/>
    <w:rsid w:val="000D0F6F"/>
    <w:rsid w:val="000D2661"/>
    <w:rsid w:val="000D46E1"/>
    <w:rsid w:val="000D493E"/>
    <w:rsid w:val="000D4BB5"/>
    <w:rsid w:val="000D5A71"/>
    <w:rsid w:val="000D60CF"/>
    <w:rsid w:val="000E11E8"/>
    <w:rsid w:val="000E2538"/>
    <w:rsid w:val="000E402B"/>
    <w:rsid w:val="000E5024"/>
    <w:rsid w:val="000E5C2C"/>
    <w:rsid w:val="000F0B86"/>
    <w:rsid w:val="000F4CA0"/>
    <w:rsid w:val="000F5731"/>
    <w:rsid w:val="000F62D1"/>
    <w:rsid w:val="000F6D09"/>
    <w:rsid w:val="00101F57"/>
    <w:rsid w:val="00106479"/>
    <w:rsid w:val="00107720"/>
    <w:rsid w:val="0011187D"/>
    <w:rsid w:val="0011729E"/>
    <w:rsid w:val="00117C75"/>
    <w:rsid w:val="00120207"/>
    <w:rsid w:val="00120411"/>
    <w:rsid w:val="0012060D"/>
    <w:rsid w:val="001255A1"/>
    <w:rsid w:val="001256F6"/>
    <w:rsid w:val="001264E3"/>
    <w:rsid w:val="00130E2B"/>
    <w:rsid w:val="001354E8"/>
    <w:rsid w:val="00136A32"/>
    <w:rsid w:val="00136AC0"/>
    <w:rsid w:val="00140BE4"/>
    <w:rsid w:val="0014160D"/>
    <w:rsid w:val="00141878"/>
    <w:rsid w:val="00141C5A"/>
    <w:rsid w:val="00145673"/>
    <w:rsid w:val="0014794F"/>
    <w:rsid w:val="00151B00"/>
    <w:rsid w:val="00152362"/>
    <w:rsid w:val="00154C37"/>
    <w:rsid w:val="00154FC1"/>
    <w:rsid w:val="00156CF0"/>
    <w:rsid w:val="001634A7"/>
    <w:rsid w:val="00163B37"/>
    <w:rsid w:val="0016631D"/>
    <w:rsid w:val="00171049"/>
    <w:rsid w:val="00171C10"/>
    <w:rsid w:val="00173B1C"/>
    <w:rsid w:val="00173F88"/>
    <w:rsid w:val="001742DE"/>
    <w:rsid w:val="001813DA"/>
    <w:rsid w:val="0018194D"/>
    <w:rsid w:val="00185ABA"/>
    <w:rsid w:val="001A2887"/>
    <w:rsid w:val="001A2975"/>
    <w:rsid w:val="001A3E61"/>
    <w:rsid w:val="001A6F06"/>
    <w:rsid w:val="001A7C38"/>
    <w:rsid w:val="001B13DC"/>
    <w:rsid w:val="001B177B"/>
    <w:rsid w:val="001B21F8"/>
    <w:rsid w:val="001B27D6"/>
    <w:rsid w:val="001B6AE3"/>
    <w:rsid w:val="001B7F3A"/>
    <w:rsid w:val="001C0B3E"/>
    <w:rsid w:val="001C5361"/>
    <w:rsid w:val="001C70CC"/>
    <w:rsid w:val="001D11B7"/>
    <w:rsid w:val="001D1893"/>
    <w:rsid w:val="001D3EF0"/>
    <w:rsid w:val="001D546C"/>
    <w:rsid w:val="001D7B30"/>
    <w:rsid w:val="001D7CC5"/>
    <w:rsid w:val="001E2382"/>
    <w:rsid w:val="001E48E0"/>
    <w:rsid w:val="001E78C2"/>
    <w:rsid w:val="001F00E6"/>
    <w:rsid w:val="001F0567"/>
    <w:rsid w:val="001F0E54"/>
    <w:rsid w:val="001F1902"/>
    <w:rsid w:val="001F6F26"/>
    <w:rsid w:val="002026CB"/>
    <w:rsid w:val="00202806"/>
    <w:rsid w:val="00204FE0"/>
    <w:rsid w:val="00205DD7"/>
    <w:rsid w:val="002076A9"/>
    <w:rsid w:val="002100A3"/>
    <w:rsid w:val="00210576"/>
    <w:rsid w:val="00213842"/>
    <w:rsid w:val="00216C6D"/>
    <w:rsid w:val="002200B4"/>
    <w:rsid w:val="002202AD"/>
    <w:rsid w:val="0022432A"/>
    <w:rsid w:val="002249C7"/>
    <w:rsid w:val="00230EE8"/>
    <w:rsid w:val="00231C1F"/>
    <w:rsid w:val="002358F1"/>
    <w:rsid w:val="00243077"/>
    <w:rsid w:val="00244D5A"/>
    <w:rsid w:val="00247007"/>
    <w:rsid w:val="00252807"/>
    <w:rsid w:val="00253B6C"/>
    <w:rsid w:val="00254151"/>
    <w:rsid w:val="0025539B"/>
    <w:rsid w:val="002565EB"/>
    <w:rsid w:val="00256E10"/>
    <w:rsid w:val="00260D33"/>
    <w:rsid w:val="002621FC"/>
    <w:rsid w:val="002632C4"/>
    <w:rsid w:val="0026599B"/>
    <w:rsid w:val="0026601E"/>
    <w:rsid w:val="00266750"/>
    <w:rsid w:val="002700D8"/>
    <w:rsid w:val="002709CA"/>
    <w:rsid w:val="002759F2"/>
    <w:rsid w:val="002767E7"/>
    <w:rsid w:val="00277DC5"/>
    <w:rsid w:val="0028059E"/>
    <w:rsid w:val="002845C7"/>
    <w:rsid w:val="0028603A"/>
    <w:rsid w:val="00286D31"/>
    <w:rsid w:val="00290D6C"/>
    <w:rsid w:val="00291DC8"/>
    <w:rsid w:val="00293564"/>
    <w:rsid w:val="002943AC"/>
    <w:rsid w:val="002A181D"/>
    <w:rsid w:val="002A5940"/>
    <w:rsid w:val="002A5C08"/>
    <w:rsid w:val="002B11AC"/>
    <w:rsid w:val="002B7A0C"/>
    <w:rsid w:val="002B7B2B"/>
    <w:rsid w:val="002C15A6"/>
    <w:rsid w:val="002C53FF"/>
    <w:rsid w:val="002C6959"/>
    <w:rsid w:val="002D0C1E"/>
    <w:rsid w:val="002D0FEA"/>
    <w:rsid w:val="002D3464"/>
    <w:rsid w:val="002D4C14"/>
    <w:rsid w:val="002D63FA"/>
    <w:rsid w:val="002E06A0"/>
    <w:rsid w:val="002E17FE"/>
    <w:rsid w:val="002E225F"/>
    <w:rsid w:val="002E3E31"/>
    <w:rsid w:val="002E5743"/>
    <w:rsid w:val="002E6A5A"/>
    <w:rsid w:val="002E76A8"/>
    <w:rsid w:val="002F1EBB"/>
    <w:rsid w:val="002F398A"/>
    <w:rsid w:val="002F5016"/>
    <w:rsid w:val="002F6422"/>
    <w:rsid w:val="00301090"/>
    <w:rsid w:val="003011F6"/>
    <w:rsid w:val="00307589"/>
    <w:rsid w:val="00310604"/>
    <w:rsid w:val="003112A0"/>
    <w:rsid w:val="00311904"/>
    <w:rsid w:val="00313976"/>
    <w:rsid w:val="00314E43"/>
    <w:rsid w:val="00315FD2"/>
    <w:rsid w:val="003163CA"/>
    <w:rsid w:val="0032122B"/>
    <w:rsid w:val="00321936"/>
    <w:rsid w:val="00321FA1"/>
    <w:rsid w:val="003224A0"/>
    <w:rsid w:val="00323472"/>
    <w:rsid w:val="003237CD"/>
    <w:rsid w:val="00324D08"/>
    <w:rsid w:val="00327C46"/>
    <w:rsid w:val="00331515"/>
    <w:rsid w:val="00331F2E"/>
    <w:rsid w:val="00332F70"/>
    <w:rsid w:val="00333DE6"/>
    <w:rsid w:val="00336E5B"/>
    <w:rsid w:val="00342FF7"/>
    <w:rsid w:val="00343901"/>
    <w:rsid w:val="00345C28"/>
    <w:rsid w:val="00347D93"/>
    <w:rsid w:val="00353AD1"/>
    <w:rsid w:val="003548EA"/>
    <w:rsid w:val="003615B7"/>
    <w:rsid w:val="003617E1"/>
    <w:rsid w:val="003644B7"/>
    <w:rsid w:val="003714E4"/>
    <w:rsid w:val="003773C1"/>
    <w:rsid w:val="00377EFC"/>
    <w:rsid w:val="00382E3B"/>
    <w:rsid w:val="00385E01"/>
    <w:rsid w:val="00390248"/>
    <w:rsid w:val="0039385F"/>
    <w:rsid w:val="00393B1C"/>
    <w:rsid w:val="0039429C"/>
    <w:rsid w:val="00394740"/>
    <w:rsid w:val="0039549C"/>
    <w:rsid w:val="003958EF"/>
    <w:rsid w:val="003A0856"/>
    <w:rsid w:val="003A112B"/>
    <w:rsid w:val="003A1DCC"/>
    <w:rsid w:val="003A1EA7"/>
    <w:rsid w:val="003A2249"/>
    <w:rsid w:val="003A3743"/>
    <w:rsid w:val="003A49FE"/>
    <w:rsid w:val="003A58CB"/>
    <w:rsid w:val="003A6C84"/>
    <w:rsid w:val="003A76D8"/>
    <w:rsid w:val="003B0E98"/>
    <w:rsid w:val="003B4592"/>
    <w:rsid w:val="003B5840"/>
    <w:rsid w:val="003B618B"/>
    <w:rsid w:val="003B6D33"/>
    <w:rsid w:val="003C0E97"/>
    <w:rsid w:val="003C7CE4"/>
    <w:rsid w:val="003D0F9C"/>
    <w:rsid w:val="003D1167"/>
    <w:rsid w:val="003D19DA"/>
    <w:rsid w:val="003E2FD9"/>
    <w:rsid w:val="003E3EE4"/>
    <w:rsid w:val="003E40EE"/>
    <w:rsid w:val="003E5B41"/>
    <w:rsid w:val="003E6469"/>
    <w:rsid w:val="003E6E4F"/>
    <w:rsid w:val="003F2479"/>
    <w:rsid w:val="003F569B"/>
    <w:rsid w:val="003F5B38"/>
    <w:rsid w:val="003F617E"/>
    <w:rsid w:val="003F6225"/>
    <w:rsid w:val="00400628"/>
    <w:rsid w:val="00406F1D"/>
    <w:rsid w:val="00411D35"/>
    <w:rsid w:val="004146DE"/>
    <w:rsid w:val="00422308"/>
    <w:rsid w:val="00422C40"/>
    <w:rsid w:val="00424510"/>
    <w:rsid w:val="00426462"/>
    <w:rsid w:val="004307FA"/>
    <w:rsid w:val="0043214C"/>
    <w:rsid w:val="00434462"/>
    <w:rsid w:val="00434D3F"/>
    <w:rsid w:val="00435FAA"/>
    <w:rsid w:val="00437420"/>
    <w:rsid w:val="00442DE1"/>
    <w:rsid w:val="004437EE"/>
    <w:rsid w:val="004461A2"/>
    <w:rsid w:val="00451125"/>
    <w:rsid w:val="004546D1"/>
    <w:rsid w:val="0045549B"/>
    <w:rsid w:val="00461A46"/>
    <w:rsid w:val="00462A30"/>
    <w:rsid w:val="00462F2B"/>
    <w:rsid w:val="004643EB"/>
    <w:rsid w:val="0046454F"/>
    <w:rsid w:val="004675E9"/>
    <w:rsid w:val="0047351F"/>
    <w:rsid w:val="004901C2"/>
    <w:rsid w:val="00490341"/>
    <w:rsid w:val="00491BB0"/>
    <w:rsid w:val="00493593"/>
    <w:rsid w:val="004A2E39"/>
    <w:rsid w:val="004A349E"/>
    <w:rsid w:val="004A5005"/>
    <w:rsid w:val="004A787D"/>
    <w:rsid w:val="004B2193"/>
    <w:rsid w:val="004B5876"/>
    <w:rsid w:val="004B7513"/>
    <w:rsid w:val="004B7590"/>
    <w:rsid w:val="004B7D38"/>
    <w:rsid w:val="004C0822"/>
    <w:rsid w:val="004C508A"/>
    <w:rsid w:val="004C5099"/>
    <w:rsid w:val="004C605D"/>
    <w:rsid w:val="004C6327"/>
    <w:rsid w:val="004C75CC"/>
    <w:rsid w:val="004C7A03"/>
    <w:rsid w:val="004C7DA7"/>
    <w:rsid w:val="004D11B6"/>
    <w:rsid w:val="004D3129"/>
    <w:rsid w:val="004D4331"/>
    <w:rsid w:val="004E18F3"/>
    <w:rsid w:val="004E42A2"/>
    <w:rsid w:val="004E46D9"/>
    <w:rsid w:val="004E6ACE"/>
    <w:rsid w:val="004F122F"/>
    <w:rsid w:val="004F12D9"/>
    <w:rsid w:val="004F1C17"/>
    <w:rsid w:val="004F2C86"/>
    <w:rsid w:val="004F31CD"/>
    <w:rsid w:val="004F35A5"/>
    <w:rsid w:val="004F40E9"/>
    <w:rsid w:val="004F5B29"/>
    <w:rsid w:val="004F6CFD"/>
    <w:rsid w:val="0050390F"/>
    <w:rsid w:val="00504C2F"/>
    <w:rsid w:val="00505ABA"/>
    <w:rsid w:val="00513030"/>
    <w:rsid w:val="00513171"/>
    <w:rsid w:val="005138EF"/>
    <w:rsid w:val="00515899"/>
    <w:rsid w:val="0051774A"/>
    <w:rsid w:val="00517B60"/>
    <w:rsid w:val="00520C65"/>
    <w:rsid w:val="00521328"/>
    <w:rsid w:val="00523438"/>
    <w:rsid w:val="00525645"/>
    <w:rsid w:val="00525D3E"/>
    <w:rsid w:val="00527869"/>
    <w:rsid w:val="00531004"/>
    <w:rsid w:val="00531ACD"/>
    <w:rsid w:val="00532162"/>
    <w:rsid w:val="00532A06"/>
    <w:rsid w:val="00533B73"/>
    <w:rsid w:val="00537A06"/>
    <w:rsid w:val="0054012D"/>
    <w:rsid w:val="00542311"/>
    <w:rsid w:val="00546040"/>
    <w:rsid w:val="005467AC"/>
    <w:rsid w:val="00546959"/>
    <w:rsid w:val="00547102"/>
    <w:rsid w:val="005521BB"/>
    <w:rsid w:val="005539CD"/>
    <w:rsid w:val="00553EE3"/>
    <w:rsid w:val="005605E9"/>
    <w:rsid w:val="00563C72"/>
    <w:rsid w:val="005651CA"/>
    <w:rsid w:val="005728ED"/>
    <w:rsid w:val="005735AB"/>
    <w:rsid w:val="0057441E"/>
    <w:rsid w:val="00575319"/>
    <w:rsid w:val="00582176"/>
    <w:rsid w:val="00582DBE"/>
    <w:rsid w:val="005832DB"/>
    <w:rsid w:val="00583DB2"/>
    <w:rsid w:val="00584327"/>
    <w:rsid w:val="005851AD"/>
    <w:rsid w:val="00585CFF"/>
    <w:rsid w:val="005860BB"/>
    <w:rsid w:val="005869B8"/>
    <w:rsid w:val="00591201"/>
    <w:rsid w:val="005918F8"/>
    <w:rsid w:val="005A16A6"/>
    <w:rsid w:val="005A4690"/>
    <w:rsid w:val="005A6185"/>
    <w:rsid w:val="005A7055"/>
    <w:rsid w:val="005A725C"/>
    <w:rsid w:val="005B0CCA"/>
    <w:rsid w:val="005B2202"/>
    <w:rsid w:val="005B354D"/>
    <w:rsid w:val="005B72BB"/>
    <w:rsid w:val="005C0426"/>
    <w:rsid w:val="005C4637"/>
    <w:rsid w:val="005C7D7F"/>
    <w:rsid w:val="005D083B"/>
    <w:rsid w:val="005D0B2A"/>
    <w:rsid w:val="005D7059"/>
    <w:rsid w:val="005D7235"/>
    <w:rsid w:val="005E0525"/>
    <w:rsid w:val="005E1DDC"/>
    <w:rsid w:val="005E26C3"/>
    <w:rsid w:val="005E4211"/>
    <w:rsid w:val="005E5FBA"/>
    <w:rsid w:val="005E7009"/>
    <w:rsid w:val="005E7AFA"/>
    <w:rsid w:val="005F0C4E"/>
    <w:rsid w:val="005F1062"/>
    <w:rsid w:val="005F125B"/>
    <w:rsid w:val="005F504D"/>
    <w:rsid w:val="005F62DA"/>
    <w:rsid w:val="005F7645"/>
    <w:rsid w:val="005F7ACC"/>
    <w:rsid w:val="00604D43"/>
    <w:rsid w:val="00607251"/>
    <w:rsid w:val="006077E0"/>
    <w:rsid w:val="00612170"/>
    <w:rsid w:val="006129CC"/>
    <w:rsid w:val="00614D01"/>
    <w:rsid w:val="00617077"/>
    <w:rsid w:val="00617879"/>
    <w:rsid w:val="006233CD"/>
    <w:rsid w:val="006235D0"/>
    <w:rsid w:val="00626854"/>
    <w:rsid w:val="00627702"/>
    <w:rsid w:val="00632912"/>
    <w:rsid w:val="0063469B"/>
    <w:rsid w:val="00635244"/>
    <w:rsid w:val="00636159"/>
    <w:rsid w:val="006420AC"/>
    <w:rsid w:val="00642F60"/>
    <w:rsid w:val="00644CCF"/>
    <w:rsid w:val="00646F71"/>
    <w:rsid w:val="00646FE4"/>
    <w:rsid w:val="00651C5C"/>
    <w:rsid w:val="0065255A"/>
    <w:rsid w:val="0065776C"/>
    <w:rsid w:val="006645D2"/>
    <w:rsid w:val="00674CE8"/>
    <w:rsid w:val="00677DC9"/>
    <w:rsid w:val="0068783E"/>
    <w:rsid w:val="00691C9C"/>
    <w:rsid w:val="00691DF3"/>
    <w:rsid w:val="00695ABB"/>
    <w:rsid w:val="00696575"/>
    <w:rsid w:val="00697C87"/>
    <w:rsid w:val="006A2031"/>
    <w:rsid w:val="006B0080"/>
    <w:rsid w:val="006B16B7"/>
    <w:rsid w:val="006C0475"/>
    <w:rsid w:val="006C124F"/>
    <w:rsid w:val="006C3815"/>
    <w:rsid w:val="006C479B"/>
    <w:rsid w:val="006C6FD5"/>
    <w:rsid w:val="006D0F05"/>
    <w:rsid w:val="006D2B15"/>
    <w:rsid w:val="006D37E1"/>
    <w:rsid w:val="006D3C74"/>
    <w:rsid w:val="006D48C2"/>
    <w:rsid w:val="006D578C"/>
    <w:rsid w:val="006D6338"/>
    <w:rsid w:val="006D70CA"/>
    <w:rsid w:val="006E039A"/>
    <w:rsid w:val="006E0B55"/>
    <w:rsid w:val="006E260D"/>
    <w:rsid w:val="006F1A9D"/>
    <w:rsid w:val="006F30B5"/>
    <w:rsid w:val="006F7394"/>
    <w:rsid w:val="006F7646"/>
    <w:rsid w:val="006F7755"/>
    <w:rsid w:val="006F7AC8"/>
    <w:rsid w:val="00700E93"/>
    <w:rsid w:val="00701565"/>
    <w:rsid w:val="00704EEC"/>
    <w:rsid w:val="00704FDA"/>
    <w:rsid w:val="00705137"/>
    <w:rsid w:val="00705951"/>
    <w:rsid w:val="007074DF"/>
    <w:rsid w:val="00711A87"/>
    <w:rsid w:val="00711D74"/>
    <w:rsid w:val="007122C1"/>
    <w:rsid w:val="007130D2"/>
    <w:rsid w:val="0071491A"/>
    <w:rsid w:val="0071523F"/>
    <w:rsid w:val="00720E17"/>
    <w:rsid w:val="007225E3"/>
    <w:rsid w:val="00723A74"/>
    <w:rsid w:val="0072405D"/>
    <w:rsid w:val="007255E5"/>
    <w:rsid w:val="00727A6B"/>
    <w:rsid w:val="00730D8A"/>
    <w:rsid w:val="007369BD"/>
    <w:rsid w:val="00737AF5"/>
    <w:rsid w:val="00737FF8"/>
    <w:rsid w:val="007422E7"/>
    <w:rsid w:val="007443F3"/>
    <w:rsid w:val="007468D5"/>
    <w:rsid w:val="007510CC"/>
    <w:rsid w:val="00751B8B"/>
    <w:rsid w:val="00754B56"/>
    <w:rsid w:val="007555EE"/>
    <w:rsid w:val="00756AD1"/>
    <w:rsid w:val="0076159C"/>
    <w:rsid w:val="00761A2C"/>
    <w:rsid w:val="00761FEF"/>
    <w:rsid w:val="0076205F"/>
    <w:rsid w:val="00766514"/>
    <w:rsid w:val="007736AE"/>
    <w:rsid w:val="007750BC"/>
    <w:rsid w:val="007770DD"/>
    <w:rsid w:val="0078202C"/>
    <w:rsid w:val="00782F40"/>
    <w:rsid w:val="00784E0D"/>
    <w:rsid w:val="00785354"/>
    <w:rsid w:val="007866E4"/>
    <w:rsid w:val="00786CF9"/>
    <w:rsid w:val="007871B7"/>
    <w:rsid w:val="00787409"/>
    <w:rsid w:val="007905B7"/>
    <w:rsid w:val="0079422F"/>
    <w:rsid w:val="0079445D"/>
    <w:rsid w:val="00797608"/>
    <w:rsid w:val="007A0049"/>
    <w:rsid w:val="007A0492"/>
    <w:rsid w:val="007A2155"/>
    <w:rsid w:val="007A5B3B"/>
    <w:rsid w:val="007A5BC6"/>
    <w:rsid w:val="007A755C"/>
    <w:rsid w:val="007B1C8E"/>
    <w:rsid w:val="007B340F"/>
    <w:rsid w:val="007B53B3"/>
    <w:rsid w:val="007B7804"/>
    <w:rsid w:val="007C033F"/>
    <w:rsid w:val="007C79DE"/>
    <w:rsid w:val="007C7B49"/>
    <w:rsid w:val="007D0190"/>
    <w:rsid w:val="007D16FF"/>
    <w:rsid w:val="007D1D4B"/>
    <w:rsid w:val="007D6AAE"/>
    <w:rsid w:val="007D739F"/>
    <w:rsid w:val="007E37E0"/>
    <w:rsid w:val="007E49BD"/>
    <w:rsid w:val="007F2B38"/>
    <w:rsid w:val="007F2D01"/>
    <w:rsid w:val="007F3F8F"/>
    <w:rsid w:val="007F43E9"/>
    <w:rsid w:val="007F4B35"/>
    <w:rsid w:val="007F5A2F"/>
    <w:rsid w:val="007F5F2B"/>
    <w:rsid w:val="007F6AE1"/>
    <w:rsid w:val="007F7708"/>
    <w:rsid w:val="008005E7"/>
    <w:rsid w:val="008014DF"/>
    <w:rsid w:val="00806419"/>
    <w:rsid w:val="00806D80"/>
    <w:rsid w:val="00807635"/>
    <w:rsid w:val="008106FB"/>
    <w:rsid w:val="00813DCE"/>
    <w:rsid w:val="008144B0"/>
    <w:rsid w:val="00820247"/>
    <w:rsid w:val="008208D5"/>
    <w:rsid w:val="00820E30"/>
    <w:rsid w:val="0082201C"/>
    <w:rsid w:val="0082279C"/>
    <w:rsid w:val="00823525"/>
    <w:rsid w:val="00823703"/>
    <w:rsid w:val="0082490E"/>
    <w:rsid w:val="008269FD"/>
    <w:rsid w:val="0083015E"/>
    <w:rsid w:val="00831275"/>
    <w:rsid w:val="008316BE"/>
    <w:rsid w:val="00831D1B"/>
    <w:rsid w:val="00832951"/>
    <w:rsid w:val="008358E9"/>
    <w:rsid w:val="00835FE9"/>
    <w:rsid w:val="00836B6D"/>
    <w:rsid w:val="00836B90"/>
    <w:rsid w:val="00836EFC"/>
    <w:rsid w:val="00837971"/>
    <w:rsid w:val="00837F1E"/>
    <w:rsid w:val="00843A00"/>
    <w:rsid w:val="00845A92"/>
    <w:rsid w:val="0085126B"/>
    <w:rsid w:val="00856557"/>
    <w:rsid w:val="00861E2D"/>
    <w:rsid w:val="00862A5C"/>
    <w:rsid w:val="008638B6"/>
    <w:rsid w:val="00864590"/>
    <w:rsid w:val="00867A87"/>
    <w:rsid w:val="00871B23"/>
    <w:rsid w:val="00875C4B"/>
    <w:rsid w:val="00880E26"/>
    <w:rsid w:val="008849D9"/>
    <w:rsid w:val="00886822"/>
    <w:rsid w:val="00886D2F"/>
    <w:rsid w:val="008873C6"/>
    <w:rsid w:val="008901A9"/>
    <w:rsid w:val="008906FE"/>
    <w:rsid w:val="008915D0"/>
    <w:rsid w:val="00891FF7"/>
    <w:rsid w:val="00893684"/>
    <w:rsid w:val="00894EE0"/>
    <w:rsid w:val="00895710"/>
    <w:rsid w:val="00895AE6"/>
    <w:rsid w:val="008A08B9"/>
    <w:rsid w:val="008A4B4C"/>
    <w:rsid w:val="008A6BD6"/>
    <w:rsid w:val="008A77E1"/>
    <w:rsid w:val="008B5D79"/>
    <w:rsid w:val="008B7DDA"/>
    <w:rsid w:val="008C1589"/>
    <w:rsid w:val="008C18F9"/>
    <w:rsid w:val="008C22FB"/>
    <w:rsid w:val="008C3AE4"/>
    <w:rsid w:val="008D0DFA"/>
    <w:rsid w:val="008D0EAF"/>
    <w:rsid w:val="008D22A0"/>
    <w:rsid w:val="008D2A64"/>
    <w:rsid w:val="008D3277"/>
    <w:rsid w:val="008D3A21"/>
    <w:rsid w:val="008D5083"/>
    <w:rsid w:val="008D5BB7"/>
    <w:rsid w:val="008E3561"/>
    <w:rsid w:val="008E4A23"/>
    <w:rsid w:val="008E6408"/>
    <w:rsid w:val="008F07E5"/>
    <w:rsid w:val="008F31B9"/>
    <w:rsid w:val="008F32A4"/>
    <w:rsid w:val="008F3BFA"/>
    <w:rsid w:val="008F416F"/>
    <w:rsid w:val="008F49FD"/>
    <w:rsid w:val="0090035B"/>
    <w:rsid w:val="009005E6"/>
    <w:rsid w:val="00903F46"/>
    <w:rsid w:val="00904EB4"/>
    <w:rsid w:val="009112D7"/>
    <w:rsid w:val="00914282"/>
    <w:rsid w:val="00914490"/>
    <w:rsid w:val="0091579F"/>
    <w:rsid w:val="00926802"/>
    <w:rsid w:val="00927CFE"/>
    <w:rsid w:val="0093057F"/>
    <w:rsid w:val="00931530"/>
    <w:rsid w:val="00932CFA"/>
    <w:rsid w:val="009336CA"/>
    <w:rsid w:val="0094168D"/>
    <w:rsid w:val="009419F8"/>
    <w:rsid w:val="009437FA"/>
    <w:rsid w:val="00946643"/>
    <w:rsid w:val="00951609"/>
    <w:rsid w:val="00957E9E"/>
    <w:rsid w:val="0096404B"/>
    <w:rsid w:val="00964269"/>
    <w:rsid w:val="00965F8D"/>
    <w:rsid w:val="00967011"/>
    <w:rsid w:val="00970BFA"/>
    <w:rsid w:val="009712BF"/>
    <w:rsid w:val="00973771"/>
    <w:rsid w:val="00981B93"/>
    <w:rsid w:val="00986CC7"/>
    <w:rsid w:val="009874C4"/>
    <w:rsid w:val="00993428"/>
    <w:rsid w:val="00993B9B"/>
    <w:rsid w:val="00994BD3"/>
    <w:rsid w:val="00996417"/>
    <w:rsid w:val="009A078E"/>
    <w:rsid w:val="009A1692"/>
    <w:rsid w:val="009A192A"/>
    <w:rsid w:val="009A24DD"/>
    <w:rsid w:val="009A7559"/>
    <w:rsid w:val="009B0CBC"/>
    <w:rsid w:val="009B116C"/>
    <w:rsid w:val="009B505C"/>
    <w:rsid w:val="009B508C"/>
    <w:rsid w:val="009B656A"/>
    <w:rsid w:val="009B6D14"/>
    <w:rsid w:val="009B6D1E"/>
    <w:rsid w:val="009B78D9"/>
    <w:rsid w:val="009C2229"/>
    <w:rsid w:val="009C73A7"/>
    <w:rsid w:val="009D4DD5"/>
    <w:rsid w:val="009E2E3A"/>
    <w:rsid w:val="009E2E69"/>
    <w:rsid w:val="009E3798"/>
    <w:rsid w:val="009E435D"/>
    <w:rsid w:val="009E46AE"/>
    <w:rsid w:val="009E477B"/>
    <w:rsid w:val="009E4D7E"/>
    <w:rsid w:val="009F1CAB"/>
    <w:rsid w:val="009F2922"/>
    <w:rsid w:val="009F5B09"/>
    <w:rsid w:val="00A05564"/>
    <w:rsid w:val="00A06E16"/>
    <w:rsid w:val="00A0757A"/>
    <w:rsid w:val="00A11443"/>
    <w:rsid w:val="00A12C45"/>
    <w:rsid w:val="00A131AA"/>
    <w:rsid w:val="00A13D59"/>
    <w:rsid w:val="00A15AA1"/>
    <w:rsid w:val="00A1728C"/>
    <w:rsid w:val="00A20C27"/>
    <w:rsid w:val="00A2371B"/>
    <w:rsid w:val="00A23C03"/>
    <w:rsid w:val="00A262F1"/>
    <w:rsid w:val="00A264AA"/>
    <w:rsid w:val="00A2668F"/>
    <w:rsid w:val="00A303DB"/>
    <w:rsid w:val="00A32741"/>
    <w:rsid w:val="00A36888"/>
    <w:rsid w:val="00A37771"/>
    <w:rsid w:val="00A377B8"/>
    <w:rsid w:val="00A37B14"/>
    <w:rsid w:val="00A4185D"/>
    <w:rsid w:val="00A42B6D"/>
    <w:rsid w:val="00A4318A"/>
    <w:rsid w:val="00A433F7"/>
    <w:rsid w:val="00A457CB"/>
    <w:rsid w:val="00A47739"/>
    <w:rsid w:val="00A5757B"/>
    <w:rsid w:val="00A6076E"/>
    <w:rsid w:val="00A62DA8"/>
    <w:rsid w:val="00A66376"/>
    <w:rsid w:val="00A721CA"/>
    <w:rsid w:val="00A73589"/>
    <w:rsid w:val="00A80B6B"/>
    <w:rsid w:val="00A8137C"/>
    <w:rsid w:val="00A815E1"/>
    <w:rsid w:val="00A85A2F"/>
    <w:rsid w:val="00A86CCF"/>
    <w:rsid w:val="00A873E4"/>
    <w:rsid w:val="00A87D08"/>
    <w:rsid w:val="00A9079C"/>
    <w:rsid w:val="00A92631"/>
    <w:rsid w:val="00A933D1"/>
    <w:rsid w:val="00A94BE4"/>
    <w:rsid w:val="00A9547B"/>
    <w:rsid w:val="00A9727B"/>
    <w:rsid w:val="00A979B6"/>
    <w:rsid w:val="00A97BF6"/>
    <w:rsid w:val="00A97F48"/>
    <w:rsid w:val="00AA1AA5"/>
    <w:rsid w:val="00AA548C"/>
    <w:rsid w:val="00AA5B77"/>
    <w:rsid w:val="00AA729C"/>
    <w:rsid w:val="00AB2245"/>
    <w:rsid w:val="00AB2B07"/>
    <w:rsid w:val="00AB2C1E"/>
    <w:rsid w:val="00AC11AA"/>
    <w:rsid w:val="00AC156B"/>
    <w:rsid w:val="00AC3522"/>
    <w:rsid w:val="00AD1509"/>
    <w:rsid w:val="00AD30C3"/>
    <w:rsid w:val="00AD602A"/>
    <w:rsid w:val="00AD7256"/>
    <w:rsid w:val="00AE170F"/>
    <w:rsid w:val="00AE201C"/>
    <w:rsid w:val="00AE239C"/>
    <w:rsid w:val="00AE594E"/>
    <w:rsid w:val="00AE603F"/>
    <w:rsid w:val="00AF59C5"/>
    <w:rsid w:val="00AF7B91"/>
    <w:rsid w:val="00B0147A"/>
    <w:rsid w:val="00B02F65"/>
    <w:rsid w:val="00B04D56"/>
    <w:rsid w:val="00B11D90"/>
    <w:rsid w:val="00B12C36"/>
    <w:rsid w:val="00B12C8D"/>
    <w:rsid w:val="00B14AA6"/>
    <w:rsid w:val="00B16691"/>
    <w:rsid w:val="00B17653"/>
    <w:rsid w:val="00B1791C"/>
    <w:rsid w:val="00B22CC3"/>
    <w:rsid w:val="00B23002"/>
    <w:rsid w:val="00B24BF0"/>
    <w:rsid w:val="00B2743E"/>
    <w:rsid w:val="00B27594"/>
    <w:rsid w:val="00B33873"/>
    <w:rsid w:val="00B373BA"/>
    <w:rsid w:val="00B37718"/>
    <w:rsid w:val="00B404AA"/>
    <w:rsid w:val="00B42084"/>
    <w:rsid w:val="00B42905"/>
    <w:rsid w:val="00B4383A"/>
    <w:rsid w:val="00B4451B"/>
    <w:rsid w:val="00B4474E"/>
    <w:rsid w:val="00B458F5"/>
    <w:rsid w:val="00B45D30"/>
    <w:rsid w:val="00B50C2B"/>
    <w:rsid w:val="00B50F6A"/>
    <w:rsid w:val="00B546B9"/>
    <w:rsid w:val="00B5474E"/>
    <w:rsid w:val="00B57274"/>
    <w:rsid w:val="00B61668"/>
    <w:rsid w:val="00B67885"/>
    <w:rsid w:val="00B72EEE"/>
    <w:rsid w:val="00B73800"/>
    <w:rsid w:val="00B7711A"/>
    <w:rsid w:val="00B803ED"/>
    <w:rsid w:val="00B80F57"/>
    <w:rsid w:val="00B8253C"/>
    <w:rsid w:val="00B9082D"/>
    <w:rsid w:val="00B90D0E"/>
    <w:rsid w:val="00B90E54"/>
    <w:rsid w:val="00B91151"/>
    <w:rsid w:val="00B91707"/>
    <w:rsid w:val="00B92637"/>
    <w:rsid w:val="00B926F4"/>
    <w:rsid w:val="00B93CE9"/>
    <w:rsid w:val="00B96575"/>
    <w:rsid w:val="00B968B4"/>
    <w:rsid w:val="00BA03FA"/>
    <w:rsid w:val="00BA05E9"/>
    <w:rsid w:val="00BA4603"/>
    <w:rsid w:val="00BA53F5"/>
    <w:rsid w:val="00BA5766"/>
    <w:rsid w:val="00BA598B"/>
    <w:rsid w:val="00BA678A"/>
    <w:rsid w:val="00BB09B0"/>
    <w:rsid w:val="00BB42B3"/>
    <w:rsid w:val="00BB47FC"/>
    <w:rsid w:val="00BB5415"/>
    <w:rsid w:val="00BB73A1"/>
    <w:rsid w:val="00BB7A58"/>
    <w:rsid w:val="00BC1E14"/>
    <w:rsid w:val="00BC2F13"/>
    <w:rsid w:val="00BC41B8"/>
    <w:rsid w:val="00BC4747"/>
    <w:rsid w:val="00BC7463"/>
    <w:rsid w:val="00BD0AC7"/>
    <w:rsid w:val="00BD4C9B"/>
    <w:rsid w:val="00BD4DDC"/>
    <w:rsid w:val="00BD7B96"/>
    <w:rsid w:val="00BE0C6C"/>
    <w:rsid w:val="00BE480F"/>
    <w:rsid w:val="00BF129D"/>
    <w:rsid w:val="00BF18F3"/>
    <w:rsid w:val="00BF4D86"/>
    <w:rsid w:val="00BF5D9A"/>
    <w:rsid w:val="00BF7AF4"/>
    <w:rsid w:val="00C00FEB"/>
    <w:rsid w:val="00C02717"/>
    <w:rsid w:val="00C048B6"/>
    <w:rsid w:val="00C06CB6"/>
    <w:rsid w:val="00C06CEC"/>
    <w:rsid w:val="00C07C0A"/>
    <w:rsid w:val="00C1036D"/>
    <w:rsid w:val="00C1338E"/>
    <w:rsid w:val="00C1364F"/>
    <w:rsid w:val="00C151BB"/>
    <w:rsid w:val="00C15798"/>
    <w:rsid w:val="00C1753A"/>
    <w:rsid w:val="00C202BF"/>
    <w:rsid w:val="00C24C5E"/>
    <w:rsid w:val="00C3100C"/>
    <w:rsid w:val="00C315D0"/>
    <w:rsid w:val="00C317FA"/>
    <w:rsid w:val="00C338DA"/>
    <w:rsid w:val="00C37D9E"/>
    <w:rsid w:val="00C40051"/>
    <w:rsid w:val="00C42B4A"/>
    <w:rsid w:val="00C435D2"/>
    <w:rsid w:val="00C4450E"/>
    <w:rsid w:val="00C4474D"/>
    <w:rsid w:val="00C451F0"/>
    <w:rsid w:val="00C45747"/>
    <w:rsid w:val="00C458F3"/>
    <w:rsid w:val="00C45A32"/>
    <w:rsid w:val="00C47895"/>
    <w:rsid w:val="00C502B2"/>
    <w:rsid w:val="00C51E0F"/>
    <w:rsid w:val="00C547A6"/>
    <w:rsid w:val="00C54C7E"/>
    <w:rsid w:val="00C55AED"/>
    <w:rsid w:val="00C5610A"/>
    <w:rsid w:val="00C57048"/>
    <w:rsid w:val="00C6170B"/>
    <w:rsid w:val="00C61B5D"/>
    <w:rsid w:val="00C640E3"/>
    <w:rsid w:val="00C642E7"/>
    <w:rsid w:val="00C67782"/>
    <w:rsid w:val="00C72B62"/>
    <w:rsid w:val="00C75854"/>
    <w:rsid w:val="00C77B45"/>
    <w:rsid w:val="00C81B86"/>
    <w:rsid w:val="00C83FDF"/>
    <w:rsid w:val="00C84418"/>
    <w:rsid w:val="00C85DFF"/>
    <w:rsid w:val="00C861B0"/>
    <w:rsid w:val="00C87B5A"/>
    <w:rsid w:val="00C971A8"/>
    <w:rsid w:val="00C975ED"/>
    <w:rsid w:val="00CA12FB"/>
    <w:rsid w:val="00CA1898"/>
    <w:rsid w:val="00CA2759"/>
    <w:rsid w:val="00CA4106"/>
    <w:rsid w:val="00CA7748"/>
    <w:rsid w:val="00CB1B80"/>
    <w:rsid w:val="00CB1B91"/>
    <w:rsid w:val="00CB309F"/>
    <w:rsid w:val="00CB748B"/>
    <w:rsid w:val="00CC3EE9"/>
    <w:rsid w:val="00CC4527"/>
    <w:rsid w:val="00CC5CB0"/>
    <w:rsid w:val="00CC6312"/>
    <w:rsid w:val="00CC6368"/>
    <w:rsid w:val="00CC703E"/>
    <w:rsid w:val="00CD1207"/>
    <w:rsid w:val="00CD1DB6"/>
    <w:rsid w:val="00CD3AAB"/>
    <w:rsid w:val="00CD4AB2"/>
    <w:rsid w:val="00CD5E3D"/>
    <w:rsid w:val="00CD747E"/>
    <w:rsid w:val="00CE51FE"/>
    <w:rsid w:val="00D0122E"/>
    <w:rsid w:val="00D01D88"/>
    <w:rsid w:val="00D03EEC"/>
    <w:rsid w:val="00D05B05"/>
    <w:rsid w:val="00D06188"/>
    <w:rsid w:val="00D10789"/>
    <w:rsid w:val="00D14525"/>
    <w:rsid w:val="00D2068C"/>
    <w:rsid w:val="00D226E0"/>
    <w:rsid w:val="00D22B7E"/>
    <w:rsid w:val="00D246CF"/>
    <w:rsid w:val="00D266EB"/>
    <w:rsid w:val="00D2730E"/>
    <w:rsid w:val="00D31B17"/>
    <w:rsid w:val="00D32A48"/>
    <w:rsid w:val="00D3304F"/>
    <w:rsid w:val="00D33413"/>
    <w:rsid w:val="00D3393C"/>
    <w:rsid w:val="00D34166"/>
    <w:rsid w:val="00D3598C"/>
    <w:rsid w:val="00D37DFE"/>
    <w:rsid w:val="00D40329"/>
    <w:rsid w:val="00D41119"/>
    <w:rsid w:val="00D42D85"/>
    <w:rsid w:val="00D43646"/>
    <w:rsid w:val="00D4657C"/>
    <w:rsid w:val="00D46EFC"/>
    <w:rsid w:val="00D5038C"/>
    <w:rsid w:val="00D506FF"/>
    <w:rsid w:val="00D52F7B"/>
    <w:rsid w:val="00D535A8"/>
    <w:rsid w:val="00D543A1"/>
    <w:rsid w:val="00D61461"/>
    <w:rsid w:val="00D61E2A"/>
    <w:rsid w:val="00D61E83"/>
    <w:rsid w:val="00D62AB1"/>
    <w:rsid w:val="00D667AC"/>
    <w:rsid w:val="00D73CDA"/>
    <w:rsid w:val="00D759A8"/>
    <w:rsid w:val="00D76C3C"/>
    <w:rsid w:val="00D80B8C"/>
    <w:rsid w:val="00D825BC"/>
    <w:rsid w:val="00D85065"/>
    <w:rsid w:val="00D86908"/>
    <w:rsid w:val="00D91A4F"/>
    <w:rsid w:val="00D926BE"/>
    <w:rsid w:val="00D94C05"/>
    <w:rsid w:val="00D95DE5"/>
    <w:rsid w:val="00D96ACA"/>
    <w:rsid w:val="00D97D2E"/>
    <w:rsid w:val="00DA06E2"/>
    <w:rsid w:val="00DA0CAF"/>
    <w:rsid w:val="00DA1BF1"/>
    <w:rsid w:val="00DA34DD"/>
    <w:rsid w:val="00DB00D5"/>
    <w:rsid w:val="00DB196B"/>
    <w:rsid w:val="00DB1976"/>
    <w:rsid w:val="00DB3939"/>
    <w:rsid w:val="00DB6A00"/>
    <w:rsid w:val="00DC3630"/>
    <w:rsid w:val="00DC5CE8"/>
    <w:rsid w:val="00DC7B77"/>
    <w:rsid w:val="00DD2126"/>
    <w:rsid w:val="00DD49C4"/>
    <w:rsid w:val="00DD5E9D"/>
    <w:rsid w:val="00DD6125"/>
    <w:rsid w:val="00DE0D18"/>
    <w:rsid w:val="00DE314B"/>
    <w:rsid w:val="00DE55CF"/>
    <w:rsid w:val="00DE7887"/>
    <w:rsid w:val="00DF192C"/>
    <w:rsid w:val="00DF44B1"/>
    <w:rsid w:val="00DF563E"/>
    <w:rsid w:val="00DF72C7"/>
    <w:rsid w:val="00E0111F"/>
    <w:rsid w:val="00E03C73"/>
    <w:rsid w:val="00E04629"/>
    <w:rsid w:val="00E04C91"/>
    <w:rsid w:val="00E1168C"/>
    <w:rsid w:val="00E11947"/>
    <w:rsid w:val="00E14E78"/>
    <w:rsid w:val="00E178C3"/>
    <w:rsid w:val="00E20395"/>
    <w:rsid w:val="00E20BA0"/>
    <w:rsid w:val="00E23CEB"/>
    <w:rsid w:val="00E25512"/>
    <w:rsid w:val="00E32D14"/>
    <w:rsid w:val="00E32EC0"/>
    <w:rsid w:val="00E344FF"/>
    <w:rsid w:val="00E34AD6"/>
    <w:rsid w:val="00E37067"/>
    <w:rsid w:val="00E37E84"/>
    <w:rsid w:val="00E44448"/>
    <w:rsid w:val="00E44AFB"/>
    <w:rsid w:val="00E45B46"/>
    <w:rsid w:val="00E50707"/>
    <w:rsid w:val="00E52D16"/>
    <w:rsid w:val="00E65FEE"/>
    <w:rsid w:val="00E70515"/>
    <w:rsid w:val="00E70563"/>
    <w:rsid w:val="00E70EB0"/>
    <w:rsid w:val="00E70FD7"/>
    <w:rsid w:val="00E72580"/>
    <w:rsid w:val="00E74B78"/>
    <w:rsid w:val="00E769D7"/>
    <w:rsid w:val="00E772FD"/>
    <w:rsid w:val="00E815A7"/>
    <w:rsid w:val="00E83341"/>
    <w:rsid w:val="00E83C7C"/>
    <w:rsid w:val="00E879E8"/>
    <w:rsid w:val="00E91BAB"/>
    <w:rsid w:val="00E91D00"/>
    <w:rsid w:val="00E925D7"/>
    <w:rsid w:val="00E97BB7"/>
    <w:rsid w:val="00EA117B"/>
    <w:rsid w:val="00EA3AB6"/>
    <w:rsid w:val="00EA402B"/>
    <w:rsid w:val="00EA4428"/>
    <w:rsid w:val="00EA461B"/>
    <w:rsid w:val="00EA6495"/>
    <w:rsid w:val="00EB0516"/>
    <w:rsid w:val="00EB2B60"/>
    <w:rsid w:val="00EB45C5"/>
    <w:rsid w:val="00EB53ED"/>
    <w:rsid w:val="00EB60FF"/>
    <w:rsid w:val="00EB6568"/>
    <w:rsid w:val="00EB6666"/>
    <w:rsid w:val="00EB783D"/>
    <w:rsid w:val="00EC4224"/>
    <w:rsid w:val="00EC49B5"/>
    <w:rsid w:val="00EC557C"/>
    <w:rsid w:val="00EC5923"/>
    <w:rsid w:val="00EC7BD8"/>
    <w:rsid w:val="00EC7CFC"/>
    <w:rsid w:val="00ED1A2C"/>
    <w:rsid w:val="00ED2090"/>
    <w:rsid w:val="00ED3E65"/>
    <w:rsid w:val="00ED523D"/>
    <w:rsid w:val="00ED611A"/>
    <w:rsid w:val="00ED789B"/>
    <w:rsid w:val="00EE140C"/>
    <w:rsid w:val="00EE3EF8"/>
    <w:rsid w:val="00EE6576"/>
    <w:rsid w:val="00EF015D"/>
    <w:rsid w:val="00EF12FA"/>
    <w:rsid w:val="00EF29B2"/>
    <w:rsid w:val="00EF2C19"/>
    <w:rsid w:val="00EF31DB"/>
    <w:rsid w:val="00EF3806"/>
    <w:rsid w:val="00EF4BEC"/>
    <w:rsid w:val="00EF54CD"/>
    <w:rsid w:val="00EF57E8"/>
    <w:rsid w:val="00EF5924"/>
    <w:rsid w:val="00EF7FD2"/>
    <w:rsid w:val="00F0111B"/>
    <w:rsid w:val="00F01CC4"/>
    <w:rsid w:val="00F01E58"/>
    <w:rsid w:val="00F02022"/>
    <w:rsid w:val="00F05562"/>
    <w:rsid w:val="00F1128B"/>
    <w:rsid w:val="00F15645"/>
    <w:rsid w:val="00F15D84"/>
    <w:rsid w:val="00F15FE6"/>
    <w:rsid w:val="00F2055D"/>
    <w:rsid w:val="00F21866"/>
    <w:rsid w:val="00F224CB"/>
    <w:rsid w:val="00F23C7F"/>
    <w:rsid w:val="00F24B06"/>
    <w:rsid w:val="00F26322"/>
    <w:rsid w:val="00F30B6D"/>
    <w:rsid w:val="00F336B7"/>
    <w:rsid w:val="00F340D6"/>
    <w:rsid w:val="00F364B3"/>
    <w:rsid w:val="00F36963"/>
    <w:rsid w:val="00F37353"/>
    <w:rsid w:val="00F40793"/>
    <w:rsid w:val="00F44E63"/>
    <w:rsid w:val="00F47409"/>
    <w:rsid w:val="00F513D5"/>
    <w:rsid w:val="00F534CC"/>
    <w:rsid w:val="00F63FEB"/>
    <w:rsid w:val="00F6502B"/>
    <w:rsid w:val="00F65196"/>
    <w:rsid w:val="00F72B35"/>
    <w:rsid w:val="00F767E8"/>
    <w:rsid w:val="00F77871"/>
    <w:rsid w:val="00F81825"/>
    <w:rsid w:val="00F83218"/>
    <w:rsid w:val="00F84724"/>
    <w:rsid w:val="00F84DFA"/>
    <w:rsid w:val="00F8716C"/>
    <w:rsid w:val="00F87A88"/>
    <w:rsid w:val="00FA1B09"/>
    <w:rsid w:val="00FA364B"/>
    <w:rsid w:val="00FA3786"/>
    <w:rsid w:val="00FA3F37"/>
    <w:rsid w:val="00FA4D8D"/>
    <w:rsid w:val="00FA4E2C"/>
    <w:rsid w:val="00FA6D9C"/>
    <w:rsid w:val="00FA750C"/>
    <w:rsid w:val="00FA7751"/>
    <w:rsid w:val="00FA798C"/>
    <w:rsid w:val="00FB2033"/>
    <w:rsid w:val="00FB3CB4"/>
    <w:rsid w:val="00FC1C63"/>
    <w:rsid w:val="00FC2644"/>
    <w:rsid w:val="00FC44B9"/>
    <w:rsid w:val="00FC4598"/>
    <w:rsid w:val="00FC4FC3"/>
    <w:rsid w:val="00FC7BDF"/>
    <w:rsid w:val="00FD4A2F"/>
    <w:rsid w:val="00FD6E6A"/>
    <w:rsid w:val="00FE0878"/>
    <w:rsid w:val="00FE0EC0"/>
    <w:rsid w:val="00FE530B"/>
    <w:rsid w:val="00FE73F7"/>
    <w:rsid w:val="00FF1674"/>
    <w:rsid w:val="00FF2339"/>
    <w:rsid w:val="00FF3CAE"/>
    <w:rsid w:val="00FF3FCE"/>
    <w:rsid w:val="00FF673B"/>
    <w:rsid w:val="00FF6D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Heading1">
    <w:name w:val="heading 1"/>
    <w:basedOn w:val="Normal"/>
    <w:next w:val="BodyText"/>
    <w:link w:val="Heading1Cha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Heading2">
    <w:name w:val="heading 2"/>
    <w:basedOn w:val="Heading1"/>
    <w:next w:val="BodyText"/>
    <w:link w:val="Heading2Char"/>
    <w:qFormat/>
    <w:rsid w:val="006B16B7"/>
    <w:pPr>
      <w:numPr>
        <w:ilvl w:val="1"/>
        <w:numId w:val="17"/>
      </w:numPr>
      <w:spacing w:before="640" w:after="240"/>
      <w:ind w:left="578" w:hanging="578"/>
      <w:outlineLvl w:val="1"/>
    </w:pPr>
    <w:rPr>
      <w:sz w:val="30"/>
      <w:szCs w:val="30"/>
    </w:rPr>
  </w:style>
  <w:style w:type="paragraph" w:styleId="Heading3">
    <w:name w:val="heading 3"/>
    <w:basedOn w:val="Heading4"/>
    <w:next w:val="BodyText"/>
    <w:link w:val="Heading3Char"/>
    <w:qFormat/>
    <w:rsid w:val="006B16B7"/>
    <w:pPr>
      <w:numPr>
        <w:ilvl w:val="2"/>
      </w:numPr>
      <w:spacing w:before="480" w:after="227"/>
      <w:jc w:val="left"/>
      <w:outlineLvl w:val="2"/>
    </w:pPr>
    <w:rPr>
      <w:bCs/>
      <w:sz w:val="26"/>
    </w:rPr>
  </w:style>
  <w:style w:type="paragraph" w:styleId="Heading4">
    <w:name w:val="heading 4"/>
    <w:basedOn w:val="Normal"/>
    <w:next w:val="Normal"/>
    <w:qFormat/>
    <w:rsid w:val="006B16B7"/>
    <w:pPr>
      <w:keepNext/>
      <w:keepLines/>
      <w:numPr>
        <w:ilvl w:val="3"/>
        <w:numId w:val="17"/>
      </w:numPr>
      <w:spacing w:before="600"/>
      <w:outlineLvl w:val="3"/>
    </w:pPr>
    <w:rPr>
      <w:b/>
    </w:rPr>
  </w:style>
  <w:style w:type="paragraph" w:styleId="Heading5">
    <w:name w:val="heading 5"/>
    <w:basedOn w:val="Normal"/>
    <w:next w:val="Normal"/>
    <w:rsid w:val="006B16B7"/>
    <w:pPr>
      <w:keepNext/>
      <w:keepLines/>
      <w:numPr>
        <w:ilvl w:val="4"/>
        <w:numId w:val="17"/>
      </w:numPr>
      <w:spacing w:before="480"/>
      <w:outlineLvl w:val="4"/>
    </w:pPr>
    <w:rPr>
      <w:b/>
    </w:rPr>
  </w:style>
  <w:style w:type="paragraph" w:styleId="Heading6">
    <w:name w:val="heading 6"/>
    <w:basedOn w:val="Normal"/>
    <w:next w:val="Normal"/>
    <w:rsid w:val="006B16B7"/>
    <w:pPr>
      <w:keepNext/>
      <w:keepLines/>
      <w:numPr>
        <w:ilvl w:val="5"/>
        <w:numId w:val="17"/>
      </w:numPr>
      <w:spacing w:before="160"/>
      <w:outlineLvl w:val="5"/>
    </w:pPr>
    <w:rPr>
      <w:b/>
    </w:rPr>
  </w:style>
  <w:style w:type="paragraph" w:styleId="Heading7">
    <w:name w:val="heading 7"/>
    <w:basedOn w:val="Normal"/>
    <w:next w:val="Normal"/>
    <w:rsid w:val="006B16B7"/>
    <w:pPr>
      <w:keepNext/>
      <w:keepLines/>
      <w:numPr>
        <w:ilvl w:val="6"/>
        <w:numId w:val="17"/>
      </w:numPr>
      <w:spacing w:before="160"/>
      <w:outlineLvl w:val="6"/>
    </w:pPr>
    <w:rPr>
      <w:b/>
    </w:rPr>
  </w:style>
  <w:style w:type="paragraph" w:styleId="Heading8">
    <w:name w:val="heading 8"/>
    <w:basedOn w:val="Normal"/>
    <w:next w:val="Normal"/>
    <w:rsid w:val="006B16B7"/>
    <w:pPr>
      <w:keepNext/>
      <w:keepLines/>
      <w:numPr>
        <w:ilvl w:val="7"/>
        <w:numId w:val="17"/>
      </w:numPr>
      <w:spacing w:before="160"/>
      <w:outlineLvl w:val="7"/>
    </w:pPr>
    <w:rPr>
      <w:b/>
    </w:rPr>
  </w:style>
  <w:style w:type="paragraph" w:styleId="Heading9">
    <w:name w:val="heading 9"/>
    <w:basedOn w:val="Normal"/>
    <w:next w:val="Normal"/>
    <w:rsid w:val="006B16B7"/>
    <w:pPr>
      <w:keepNext/>
      <w:keepLines/>
      <w:numPr>
        <w:ilvl w:val="8"/>
        <w:numId w:val="17"/>
      </w:numPr>
      <w:spacing w:before="1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CommentReference">
    <w:name w:val="annotation reference"/>
    <w:basedOn w:val="DefaultParagraphFont"/>
    <w:semiHidden/>
    <w:rsid w:val="00043CE2"/>
    <w:rPr>
      <w:sz w:val="16"/>
    </w:rPr>
  </w:style>
  <w:style w:type="paragraph" w:styleId="CommentText">
    <w:name w:val="annotation text"/>
    <w:basedOn w:val="Normal"/>
    <w:semiHidden/>
    <w:rsid w:val="00043CE2"/>
    <w:rPr>
      <w:sz w:val="20"/>
    </w:rPr>
  </w:style>
  <w:style w:type="paragraph" w:styleId="BodyText">
    <w:name w:val="Body Text"/>
    <w:basedOn w:val="Normal"/>
    <w:rsid w:val="004F2C86"/>
    <w:pPr>
      <w:spacing w:after="120"/>
    </w:pPr>
  </w:style>
  <w:style w:type="paragraph" w:styleId="BodyTextIndent">
    <w:name w:val="Body Text Indent"/>
    <w:basedOn w:val="Normal"/>
    <w:rsid w:val="00043CE2"/>
    <w:pPr>
      <w:spacing w:after="120"/>
      <w:ind w:left="283"/>
    </w:pPr>
  </w:style>
  <w:style w:type="character" w:styleId="EndnoteReference">
    <w:name w:val="endnote reference"/>
    <w:semiHidden/>
    <w:rsid w:val="004F2C86"/>
    <w:rPr>
      <w:vertAlign w:val="superscript"/>
    </w:rPr>
  </w:style>
  <w:style w:type="paragraph" w:styleId="EndnoteText">
    <w:name w:val="endnote text"/>
    <w:basedOn w:val="Normal"/>
    <w:semiHidden/>
    <w:rsid w:val="00043CE2"/>
  </w:style>
  <w:style w:type="paragraph" w:styleId="Footer">
    <w:name w:val="footer"/>
    <w:basedOn w:val="Normal"/>
    <w:link w:val="FooterChar"/>
    <w:uiPriority w:val="99"/>
    <w:rsid w:val="004F2C86"/>
    <w:pPr>
      <w:suppressLineNumbers/>
      <w:tabs>
        <w:tab w:val="center" w:pos="4818"/>
        <w:tab w:val="right" w:pos="9637"/>
      </w:tabs>
    </w:pPr>
  </w:style>
  <w:style w:type="character" w:styleId="FootnoteReference">
    <w:name w:val="footnote reference"/>
    <w:semiHidden/>
    <w:rsid w:val="004F2C86"/>
    <w:rPr>
      <w:vertAlign w:val="superscript"/>
    </w:rPr>
  </w:style>
  <w:style w:type="paragraph" w:styleId="FootnoteText">
    <w:name w:val="footnote text"/>
    <w:basedOn w:val="Normal"/>
    <w:link w:val="FootnoteTextChar"/>
    <w:semiHidden/>
    <w:qFormat/>
    <w:rsid w:val="00F15FE6"/>
    <w:pPr>
      <w:suppressLineNumbers/>
      <w:spacing w:line="240" w:lineRule="auto"/>
      <w:ind w:left="284" w:hanging="284"/>
    </w:pPr>
    <w:rPr>
      <w:sz w:val="18"/>
      <w:szCs w:val="20"/>
    </w:rPr>
  </w:style>
  <w:style w:type="paragraph" w:styleId="Header">
    <w:name w:val="header"/>
    <w:basedOn w:val="Normal"/>
    <w:link w:val="HeaderChar"/>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PageNumber">
    <w:name w:val="page number"/>
    <w:basedOn w:val="DefaultParagraphFont"/>
    <w:rsid w:val="00043CE2"/>
    <w:rPr>
      <w:sz w:val="18"/>
    </w:rPr>
  </w:style>
  <w:style w:type="paragraph" w:styleId="TOC1">
    <w:name w:val="toc 1"/>
    <w:basedOn w:val="ndice"/>
    <w:uiPriority w:val="39"/>
    <w:qFormat/>
    <w:rsid w:val="00D14525"/>
    <w:pPr>
      <w:tabs>
        <w:tab w:val="right" w:leader="dot" w:pos="7938"/>
      </w:tabs>
      <w:spacing w:before="113"/>
      <w:ind w:firstLine="0"/>
    </w:pPr>
    <w:rPr>
      <w:b/>
    </w:rPr>
  </w:style>
  <w:style w:type="paragraph" w:styleId="TOC2">
    <w:name w:val="toc 2"/>
    <w:basedOn w:val="ndice"/>
    <w:uiPriority w:val="39"/>
    <w:rsid w:val="00D14525"/>
    <w:pPr>
      <w:tabs>
        <w:tab w:val="right" w:leader="dot" w:pos="7938"/>
      </w:tabs>
      <w:ind w:left="283" w:firstLine="0"/>
    </w:pPr>
  </w:style>
  <w:style w:type="paragraph" w:styleId="TOC3">
    <w:name w:val="toc 3"/>
    <w:basedOn w:val="ndice"/>
    <w:uiPriority w:val="39"/>
    <w:rsid w:val="00D14525"/>
    <w:pPr>
      <w:tabs>
        <w:tab w:val="right" w:leader="dot" w:pos="7938"/>
      </w:tabs>
      <w:ind w:left="566" w:firstLine="0"/>
    </w:pPr>
  </w:style>
  <w:style w:type="paragraph" w:styleId="TOC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TOC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TOC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TOC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TOC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TOC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MacroText">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Heading1"/>
    <w:next w:val="Normal"/>
    <w:rsid w:val="00043CE2"/>
    <w:pPr>
      <w:outlineLvl w:val="9"/>
    </w:pPr>
  </w:style>
  <w:style w:type="paragraph" w:styleId="List">
    <w:name w:val="List"/>
    <w:basedOn w:val="BodyText"/>
    <w:rsid w:val="004F2C86"/>
  </w:style>
  <w:style w:type="paragraph" w:styleId="ListNumber3">
    <w:name w:val="List Number 3"/>
    <w:basedOn w:val="Normal"/>
    <w:rsid w:val="00043CE2"/>
    <w:pPr>
      <w:ind w:left="849" w:hanging="283"/>
    </w:pPr>
  </w:style>
  <w:style w:type="paragraph" w:styleId="TableofFigur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DocumentMap">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BalloonText">
    <w:name w:val="Balloon Text"/>
    <w:basedOn w:val="Normal"/>
    <w:link w:val="BalloonTextChar"/>
    <w:uiPriority w:val="99"/>
    <w:semiHidden/>
    <w:unhideWhenUsed/>
    <w:rsid w:val="004F2C86"/>
    <w:rPr>
      <w:rFonts w:ascii="Tahoma" w:hAnsi="Tahoma" w:cs="Tahoma"/>
      <w:sz w:val="16"/>
      <w:szCs w:val="16"/>
    </w:rPr>
  </w:style>
  <w:style w:type="character" w:customStyle="1" w:styleId="BalloonTextChar">
    <w:name w:val="Balloon Text Char"/>
    <w:basedOn w:val="DefaultParagraphFont"/>
    <w:link w:val="BalloonText"/>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BodyText"/>
    <w:rsid w:val="004F2C86"/>
    <w:pPr>
      <w:keepNext/>
      <w:spacing w:before="1701" w:after="567"/>
      <w:ind w:firstLine="0"/>
      <w:jc w:val="center"/>
    </w:pPr>
    <w:rPr>
      <w:rFonts w:cs="Nimbus Sans L"/>
      <w:b/>
      <w:sz w:val="36"/>
      <w:szCs w:val="28"/>
    </w:rPr>
  </w:style>
  <w:style w:type="paragraph" w:styleId="Title">
    <w:name w:val="Title"/>
    <w:basedOn w:val="Normal"/>
    <w:next w:val="Normal"/>
    <w:link w:val="TitleChar"/>
    <w:rsid w:val="004F2C86"/>
    <w:pPr>
      <w:keepNext/>
      <w:spacing w:before="1701" w:after="567"/>
      <w:ind w:firstLine="0"/>
      <w:jc w:val="center"/>
    </w:pPr>
    <w:rPr>
      <w:rFonts w:cs="Nimbus Sans L"/>
      <w:b/>
      <w:bCs/>
      <w:sz w:val="36"/>
      <w:szCs w:val="36"/>
    </w:rPr>
  </w:style>
  <w:style w:type="character" w:customStyle="1" w:styleId="TitleChar">
    <w:name w:val="Title Char"/>
    <w:basedOn w:val="DefaultParagraphFont"/>
    <w:link w:val="Title"/>
    <w:rsid w:val="004F2C86"/>
    <w:rPr>
      <w:rFonts w:ascii="Times" w:eastAsia="Nimbus Sans L" w:hAnsi="Times" w:cs="Nimbus Sans L"/>
      <w:b/>
      <w:bCs/>
      <w:sz w:val="36"/>
      <w:szCs w:val="36"/>
    </w:rPr>
  </w:style>
  <w:style w:type="paragraph" w:styleId="Subtitle">
    <w:name w:val="Subtitle"/>
    <w:basedOn w:val="Ttulo1"/>
    <w:next w:val="BodyText"/>
    <w:link w:val="SubtitleChar"/>
    <w:rsid w:val="004F2C86"/>
    <w:rPr>
      <w:i/>
      <w:iCs/>
      <w:sz w:val="28"/>
    </w:rPr>
  </w:style>
  <w:style w:type="character" w:customStyle="1" w:styleId="SubtitleChar">
    <w:name w:val="Subtitle Char"/>
    <w:basedOn w:val="DefaultParagraphFont"/>
    <w:link w:val="Subtitle"/>
    <w:rsid w:val="004F2C86"/>
    <w:rPr>
      <w:rFonts w:ascii="Times" w:eastAsia="Nimbus Sans L" w:hAnsi="Times" w:cs="Nimbus Sans L"/>
      <w:b/>
      <w:i/>
      <w:iCs/>
      <w:sz w:val="28"/>
      <w:szCs w:val="28"/>
    </w:rPr>
  </w:style>
  <w:style w:type="paragraph" w:customStyle="1" w:styleId="captulo">
    <w:name w:val="capítulo"/>
    <w:basedOn w:val="Title"/>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BodyText"/>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Emphasis">
    <w:name w:val="Emphasis"/>
    <w:rsid w:val="004F2C86"/>
    <w:rPr>
      <w:i/>
    </w:rPr>
  </w:style>
  <w:style w:type="character" w:customStyle="1" w:styleId="english">
    <w:name w:val="english"/>
    <w:rsid w:val="004F2C86"/>
    <w:rPr>
      <w:lang w:val="en-GB"/>
    </w:rPr>
  </w:style>
  <w:style w:type="paragraph" w:styleId="EnvelopeReturn">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FollowedHyperlink">
    <w:name w:val="FollowedHyperlink"/>
    <w:semiHidden/>
    <w:rsid w:val="004F2C86"/>
    <w:rPr>
      <w:color w:val="800000"/>
      <w:u w:val="single"/>
    </w:rPr>
  </w:style>
  <w:style w:type="character" w:styleId="Hyperlink">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Index1">
    <w:name w:val="index 1"/>
    <w:basedOn w:val="ndice"/>
    <w:semiHidden/>
    <w:rsid w:val="004F2C86"/>
    <w:pPr>
      <w:ind w:firstLine="0"/>
    </w:pPr>
  </w:style>
  <w:style w:type="paragraph" w:styleId="Index2">
    <w:name w:val="index 2"/>
    <w:basedOn w:val="ndice"/>
    <w:semiHidden/>
    <w:rsid w:val="004F2C86"/>
    <w:pPr>
      <w:ind w:left="283" w:firstLine="0"/>
    </w:pPr>
  </w:style>
  <w:style w:type="paragraph" w:styleId="IndexHeading">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Footer"/>
    <w:rsid w:val="004F2C86"/>
    <w:pPr>
      <w:ind w:firstLine="0"/>
      <w:jc w:val="center"/>
    </w:pPr>
  </w:style>
  <w:style w:type="paragraph" w:customStyle="1" w:styleId="Rodapinicialesquerdo">
    <w:name w:val="Rodapé inicial esquerdo"/>
    <w:basedOn w:val="Footer"/>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Strong">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Heading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Heading1"/>
    <w:rsid w:val="004F2C86"/>
    <w:pPr>
      <w:outlineLvl w:val="9"/>
    </w:pPr>
  </w:style>
  <w:style w:type="paragraph" w:customStyle="1" w:styleId="ttulo2anexo">
    <w:name w:val="título2 anexo"/>
    <w:basedOn w:val="Heading2"/>
    <w:rsid w:val="004F2C86"/>
    <w:pPr>
      <w:outlineLvl w:val="9"/>
    </w:pPr>
  </w:style>
  <w:style w:type="character" w:customStyle="1" w:styleId="Varivel">
    <w:name w:val="Variável"/>
    <w:rsid w:val="004F2C86"/>
    <w:rPr>
      <w:i/>
      <w:iCs/>
    </w:rPr>
  </w:style>
  <w:style w:type="character" w:customStyle="1" w:styleId="Heading1Char">
    <w:name w:val="Heading 1 Char"/>
    <w:basedOn w:val="DefaultParagraphFont"/>
    <w:link w:val="Heading1"/>
    <w:rsid w:val="006B16B7"/>
    <w:rPr>
      <w:rFonts w:ascii="Times" w:hAnsi="Times"/>
      <w:b/>
      <w:bCs/>
      <w:sz w:val="56"/>
    </w:rPr>
  </w:style>
  <w:style w:type="character" w:customStyle="1" w:styleId="Heading2Char">
    <w:name w:val="Heading 2 Char"/>
    <w:basedOn w:val="DefaultParagraphFont"/>
    <w:link w:val="Heading2"/>
    <w:rsid w:val="006B16B7"/>
    <w:rPr>
      <w:rFonts w:ascii="Times" w:hAnsi="Times"/>
      <w:b/>
      <w:bCs/>
      <w:sz w:val="30"/>
      <w:szCs w:val="30"/>
    </w:rPr>
  </w:style>
  <w:style w:type="character" w:customStyle="1" w:styleId="Heading3Char">
    <w:name w:val="Heading 3 Char"/>
    <w:basedOn w:val="DefaultParagraphFont"/>
    <w:link w:val="Heading3"/>
    <w:rsid w:val="006B16B7"/>
    <w:rPr>
      <w:rFonts w:ascii="Times" w:eastAsia="Nimbus Sans L" w:hAnsi="Times"/>
      <w:b/>
      <w:bCs/>
      <w:sz w:val="26"/>
      <w:szCs w:val="24"/>
    </w:rPr>
  </w:style>
  <w:style w:type="character" w:customStyle="1" w:styleId="HeaderChar">
    <w:name w:val="Header Char"/>
    <w:basedOn w:val="DefaultParagraphFont"/>
    <w:link w:val="Header"/>
    <w:rsid w:val="004B7590"/>
    <w:rPr>
      <w:rFonts w:ascii="Times" w:eastAsia="Nimbus Sans L" w:hAnsi="Times"/>
      <w:sz w:val="22"/>
      <w:szCs w:val="24"/>
    </w:rPr>
  </w:style>
  <w:style w:type="character" w:customStyle="1" w:styleId="FooterChar">
    <w:name w:val="Footer Char"/>
    <w:basedOn w:val="DefaultParagraphFont"/>
    <w:link w:val="Footer"/>
    <w:uiPriority w:val="99"/>
    <w:rsid w:val="004B7590"/>
    <w:rPr>
      <w:rFonts w:ascii="Times" w:eastAsia="Nimbus Sans L" w:hAnsi="Times"/>
      <w:sz w:val="22"/>
      <w:szCs w:val="24"/>
    </w:rPr>
  </w:style>
  <w:style w:type="character" w:customStyle="1" w:styleId="FootnoteTextChar">
    <w:name w:val="Footnote Text Char"/>
    <w:basedOn w:val="DefaultParagraphFont"/>
    <w:link w:val="FootnoteText"/>
    <w:semiHidden/>
    <w:rsid w:val="00F15FE6"/>
    <w:rPr>
      <w:rFonts w:ascii="Times" w:eastAsia="Nimbus Sans L" w:hAnsi="Times"/>
      <w:sz w:val="18"/>
    </w:rPr>
  </w:style>
  <w:style w:type="character" w:styleId="LineNumber">
    <w:name w:val="line number"/>
    <w:basedOn w:val="DefaultParagraphFont"/>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TOCHeading">
    <w:name w:val="TOC Heading"/>
    <w:basedOn w:val="Heading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Heading3Cha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Heading3Char"/>
    <w:link w:val="EndNoteBibliography"/>
    <w:rsid w:val="00C75854"/>
    <w:rPr>
      <w:rFonts w:ascii="Times" w:eastAsia="Nimbus Sans L" w:hAnsi="Times" w:cs="Times"/>
      <w:b w:val="0"/>
      <w:bCs w:val="0"/>
      <w:noProof/>
      <w:sz w:val="22"/>
      <w:szCs w:val="24"/>
    </w:rPr>
  </w:style>
  <w:style w:type="character" w:styleId="PlaceholderText">
    <w:name w:val="Placeholder Text"/>
    <w:basedOn w:val="DefaultParagraphFont"/>
    <w:uiPriority w:val="99"/>
    <w:semiHidden/>
    <w:rsid w:val="00730D8A"/>
    <w:rPr>
      <w:color w:val="808080"/>
    </w:rPr>
  </w:style>
  <w:style w:type="table" w:styleId="TableGrid">
    <w:name w:val="Table Grid"/>
    <w:basedOn w:val="TableNormal"/>
    <w:uiPriority w:val="5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rsid w:val="00CD747E"/>
    <w:pPr>
      <w:ind w:left="720"/>
      <w:contextualSpacing/>
    </w:pPr>
  </w:style>
  <w:style w:type="table" w:styleId="GridTable2">
    <w:name w:val="Grid Table 2"/>
    <w:basedOn w:val="Table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oaogcorreia\Desktop\EHR%20+%20Solr%20+%20IndexDocClinicos\Indexacao-de-Documentos-Clinicos\Dissertacao\Disserta&#231;&#227;o_final.docx" TargetMode="Externa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header" Target="header3.xm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image" Target="media/image16.png"/><Relationship Id="rId50" Type="http://schemas.openxmlformats.org/officeDocument/2006/relationships/footer" Target="footer8.xml"/><Relationship Id="rId55" Type="http://schemas.openxmlformats.org/officeDocument/2006/relationships/header" Target="header13.xml"/><Relationship Id="rId63" Type="http://schemas.openxmlformats.org/officeDocument/2006/relationships/hyperlink" Target="http://ihtsdo.org/fileadmin/user_upload/do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Joaogcorreia\Desktop\EHR%20+%20Solr%20+%20IndexDocClinicos\Indexacao-de-Documentos-Clinicos\Dissertacao\Disserta&#231;&#227;o_final.docx"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aogcorreia\Desktop\EHR%20+%20Solr%20+%20IndexDocClinicos\Indexacao-de-Documentos-Clinicos\Dissertacao\Disserta&#231;&#227;o_final.docx" TargetMode="External"/><Relationship Id="rId24" Type="http://schemas.openxmlformats.org/officeDocument/2006/relationships/footer" Target="footer4.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17.png"/><Relationship Id="rId58" Type="http://schemas.openxmlformats.org/officeDocument/2006/relationships/footer" Target="footer11.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Joaogcorreia\Desktop\EHR%20+%20Solr%20+%20IndexDocClinicos\Indexacao-de-Documentos-Clinicos\Dissertacao\Disserta&#231;&#227;o_final.docx" TargetMode="Externa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header" Target="header11.xml"/><Relationship Id="rId57" Type="http://schemas.openxmlformats.org/officeDocument/2006/relationships/footer" Target="footer10.xml"/><Relationship Id="rId61" Type="http://schemas.openxmlformats.org/officeDocument/2006/relationships/hyperlink" Target="http://sphinxsearch.com/" TargetMode="External"/><Relationship Id="rId10" Type="http://schemas.openxmlformats.org/officeDocument/2006/relationships/hyperlink" Target="file:///C:\Users\Joaogcorreia\Desktop\EHR%20+%20Solr%20+%20IndexDocClinicos\Indexacao-de-Documentos-Clinicos\Dissertacao\Disserta&#231;&#227;o_final.docx" TargetMode="Externa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hyperlink" Target="http://portalcodgdh.min-saude.pt/index.php/Classifica%C3%A7%C3%A3o_Internacional_de_Doen%C3%A7as_(CID))" TargetMode="External"/><Relationship Id="rId52" Type="http://schemas.openxmlformats.org/officeDocument/2006/relationships/header" Target="header12.xml"/><Relationship Id="rId60" Type="http://schemas.openxmlformats.org/officeDocument/2006/relationships/hyperlink" Target="http://www.ncbi.nlm.nih.gov/pubmed/" TargetMode="External"/><Relationship Id="rId65" Type="http://schemas.openxmlformats.org/officeDocument/2006/relationships/hyperlink" Target="http://www.cdc.gov/nchs/icd/icd9cm.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Joaogcorreia\Desktop\EHR%20+%20Solr%20+%20IndexDocClinicos\Indexacao-de-Documentos-Clinicos\Dissertacao\Disserta&#231;&#227;o_final.docx" TargetMode="Externa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header" Target="header10.xml"/><Relationship Id="rId56" Type="http://schemas.openxmlformats.org/officeDocument/2006/relationships/header" Target="header14.xml"/><Relationship Id="rId64" Type="http://schemas.openxmlformats.org/officeDocument/2006/relationships/hyperlink" Target="http://lucene.apache.org/solr/" TargetMode="External"/><Relationship Id="rId8" Type="http://schemas.openxmlformats.org/officeDocument/2006/relationships/image" Target="media/image1.png"/><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hyperlink" Target="file:///C:\Users\Joaogcorreia\Desktop\EHR%20+%20Solr%20+%20IndexDocClinicos\Indexacao-de-Documentos-Clinicos\Dissertacao\Disserta&#231;&#227;o_final.docx" TargetMode="External"/><Relationship Id="rId17" Type="http://schemas.openxmlformats.org/officeDocument/2006/relationships/header" Target="header1.xml"/><Relationship Id="rId25" Type="http://schemas.openxmlformats.org/officeDocument/2006/relationships/footer" Target="footer5.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header" Target="header15.xml"/><Relationship Id="rId67"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11.png"/><Relationship Id="rId54" Type="http://schemas.openxmlformats.org/officeDocument/2006/relationships/image" Target="media/image18.png"/><Relationship Id="rId62" Type="http://schemas.openxmlformats.org/officeDocument/2006/relationships/hyperlink" Target="http://db-engines.com/en/ranking/search+eng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7BE98-F701-40B4-B2FC-D352CA740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5</TotalTime>
  <Pages>39</Pages>
  <Words>10426</Words>
  <Characters>56304</Characters>
  <Application>Microsoft Office Word</Application>
  <DocSecurity>0</DocSecurity>
  <Lines>469</Lines>
  <Paragraphs>1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66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aogcorreia</cp:lastModifiedBy>
  <cp:revision>961</cp:revision>
  <cp:lastPrinted>2016-02-13T22:01:00Z</cp:lastPrinted>
  <dcterms:created xsi:type="dcterms:W3CDTF">2016-01-23T15:50:00Z</dcterms:created>
  <dcterms:modified xsi:type="dcterms:W3CDTF">2016-05-30T17:02:00Z</dcterms:modified>
</cp:coreProperties>
</file>